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eastAsiaTheme="minorHAnsi" w:hAnsi="Arial"/>
          <w:color w:val="156082" w:themeColor="accent1"/>
          <w:kern w:val="2"/>
          <w:sz w:val="24"/>
          <w:lang w:eastAsia="en-US"/>
          <w14:ligatures w14:val="standardContextual"/>
        </w:rPr>
        <w:id w:val="1659805369"/>
        <w:docPartObj>
          <w:docPartGallery w:val="Cover Pages"/>
          <w:docPartUnique/>
        </w:docPartObj>
      </w:sdtPr>
      <w:sdtEndPr>
        <w:rPr>
          <w:color w:val="auto"/>
        </w:rPr>
      </w:sdtEndPr>
      <w:sdtContent>
        <w:p w14:paraId="124C4D92" w14:textId="3666CE19" w:rsidR="00C24757" w:rsidRDefault="00C24757">
          <w:pPr>
            <w:pStyle w:val="KeinLeerraum"/>
            <w:spacing w:before="1540" w:after="240"/>
            <w:jc w:val="center"/>
            <w:rPr>
              <w:color w:val="156082" w:themeColor="accent1"/>
            </w:rPr>
          </w:pPr>
        </w:p>
        <w:sdt>
          <w:sdtPr>
            <w:rPr>
              <w:rFonts w:asciiTheme="majorHAnsi" w:eastAsiaTheme="majorEastAsia" w:hAnsiTheme="majorHAnsi" w:cstheme="majorBidi"/>
              <w:caps/>
              <w:sz w:val="72"/>
              <w:szCs w:val="72"/>
            </w:rPr>
            <w:alias w:val="Titel"/>
            <w:tag w:val=""/>
            <w:id w:val="1735040861"/>
            <w:placeholder>
              <w:docPart w:val="2992907A197144D38C5DE4CB748A91AE"/>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1448A4E5" w14:textId="5858C3C8" w:rsidR="00C24757" w:rsidRPr="005F2817" w:rsidRDefault="00C24757">
              <w:pPr>
                <w:pStyle w:val="KeinLeerraum"/>
                <w:pBdr>
                  <w:top w:val="single" w:sz="6" w:space="6" w:color="156082" w:themeColor="accent1"/>
                  <w:bottom w:val="single" w:sz="6" w:space="6" w:color="156082" w:themeColor="accent1"/>
                </w:pBdr>
                <w:spacing w:after="240"/>
                <w:jc w:val="center"/>
                <w:rPr>
                  <w:rFonts w:asciiTheme="majorHAnsi" w:eastAsiaTheme="majorEastAsia" w:hAnsiTheme="majorHAnsi" w:cstheme="majorBidi"/>
                  <w:caps/>
                  <w:sz w:val="80"/>
                  <w:szCs w:val="80"/>
                </w:rPr>
              </w:pPr>
              <w:r w:rsidRPr="005F2817">
                <w:rPr>
                  <w:rFonts w:asciiTheme="majorHAnsi" w:eastAsiaTheme="majorEastAsia" w:hAnsiTheme="majorHAnsi" w:cstheme="majorBidi"/>
                  <w:caps/>
                  <w:sz w:val="72"/>
                  <w:szCs w:val="72"/>
                </w:rPr>
                <w:t xml:space="preserve">Projektarbeit </w:t>
              </w:r>
              <w:r w:rsidR="00D84156" w:rsidRPr="005F2817">
                <w:rPr>
                  <w:rFonts w:asciiTheme="majorHAnsi" w:eastAsiaTheme="majorEastAsia" w:hAnsiTheme="majorHAnsi" w:cstheme="majorBidi"/>
                  <w:caps/>
                  <w:sz w:val="72"/>
                  <w:szCs w:val="72"/>
                </w:rPr>
                <w:t xml:space="preserve">       «Perfekte Kryptographie»</w:t>
              </w:r>
            </w:p>
          </w:sdtContent>
        </w:sdt>
        <w:sdt>
          <w:sdtPr>
            <w:rPr>
              <w:sz w:val="28"/>
              <w:szCs w:val="28"/>
            </w:rPr>
            <w:alias w:val="Untertitel"/>
            <w:tag w:val=""/>
            <w:id w:val="328029620"/>
            <w:placeholder>
              <w:docPart w:val="3C3318543B3B47B6B3FDC5B8EA001969"/>
            </w:placeholder>
            <w:dataBinding w:prefixMappings="xmlns:ns0='http://purl.org/dc/elements/1.1/' xmlns:ns1='http://schemas.openxmlformats.org/package/2006/metadata/core-properties' " w:xpath="/ns1:coreProperties[1]/ns0:subject[1]" w:storeItemID="{6C3C8BC8-F283-45AE-878A-BAB7291924A1}"/>
            <w:text/>
          </w:sdtPr>
          <w:sdtEndPr/>
          <w:sdtContent>
            <w:p w14:paraId="41EAAA47" w14:textId="6DCDAF6C" w:rsidR="00C24757" w:rsidRPr="005F2817" w:rsidRDefault="00C24757">
              <w:pPr>
                <w:pStyle w:val="KeinLeerraum"/>
                <w:jc w:val="center"/>
                <w:rPr>
                  <w:sz w:val="28"/>
                  <w:szCs w:val="28"/>
                </w:rPr>
              </w:pPr>
              <w:r w:rsidRPr="005F2817">
                <w:rPr>
                  <w:sz w:val="28"/>
                  <w:szCs w:val="28"/>
                </w:rPr>
                <w:t>Programmierung 2</w:t>
              </w:r>
            </w:p>
          </w:sdtContent>
        </w:sdt>
        <w:p w14:paraId="62932B66" w14:textId="20FD6721" w:rsidR="00C24757" w:rsidRDefault="00C24757">
          <w:pPr>
            <w:pStyle w:val="KeinLeerraum"/>
            <w:spacing w:before="480"/>
            <w:jc w:val="center"/>
            <w:rPr>
              <w:color w:val="156082" w:themeColor="accent1"/>
            </w:rPr>
          </w:pPr>
          <w:r>
            <w:rPr>
              <w:noProof/>
              <w:color w:val="156082" w:themeColor="accent1"/>
            </w:rPr>
            <mc:AlternateContent>
              <mc:Choice Requires="wps">
                <w:drawing>
                  <wp:anchor distT="0" distB="0" distL="114300" distR="114300" simplePos="0" relativeHeight="251655168" behindDoc="0" locked="0" layoutInCell="1" allowOverlap="1" wp14:anchorId="5CCD7304" wp14:editId="50C24A53">
                    <wp:simplePos x="0" y="0"/>
                    <wp:positionH relativeFrom="margin">
                      <wp:align>center</wp:align>
                    </wp:positionH>
                    <mc:AlternateContent>
                      <mc:Choice Requires="wp14">
                        <wp:positionV relativeFrom="page">
                          <wp14:pctPosVOffset>85000</wp14:pctPosVOffset>
                        </wp:positionV>
                      </mc:Choice>
                      <mc:Fallback>
                        <wp:positionV relativeFrom="page">
                          <wp:posOffset>9088120</wp:posOffset>
                        </wp:positionV>
                      </mc:Fallback>
                    </mc:AlternateContent>
                    <wp:extent cx="6553200" cy="557784"/>
                    <wp:effectExtent l="0" t="0" r="0" b="12700"/>
                    <wp:wrapNone/>
                    <wp:docPr id="142" name="Textfeld 29"/>
                    <wp:cNvGraphicFramePr/>
                    <a:graphic xmlns:a="http://schemas.openxmlformats.org/drawingml/2006/main">
                      <a:graphicData uri="http://schemas.microsoft.com/office/word/2010/wordprocessingShape">
                        <wps:wsp>
                          <wps:cNvSpPr txBox="1"/>
                          <wps:spPr>
                            <a:xfrm>
                              <a:off x="0" y="0"/>
                              <a:ext cx="6553200" cy="55778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sz w:val="28"/>
                                    <w:szCs w:val="28"/>
                                  </w:rPr>
                                  <w:alias w:val="Datum"/>
                                  <w:tag w:val=""/>
                                  <w:id w:val="197127006"/>
                                  <w:dataBinding w:prefixMappings="xmlns:ns0='http://schemas.microsoft.com/office/2006/coverPageProps' " w:xpath="/ns0:CoverPageProperties[1]/ns0:PublishDate[1]" w:storeItemID="{55AF091B-3C7A-41E3-B477-F2FDAA23CFDA}"/>
                                  <w:date w:fullDate="2024-05-15T00:00:00Z">
                                    <w:dateFormat w:val="d. MMMM yyyy"/>
                                    <w:lid w:val="de-DE"/>
                                    <w:storeMappedDataAs w:val="dateTime"/>
                                    <w:calendar w:val="gregorian"/>
                                  </w:date>
                                </w:sdtPr>
                                <w:sdtEndPr/>
                                <w:sdtContent>
                                  <w:p w14:paraId="3771B8FB" w14:textId="2AC63F14" w:rsidR="00C24757" w:rsidRDefault="00362A2C">
                                    <w:pPr>
                                      <w:pStyle w:val="KeinLeerraum"/>
                                      <w:spacing w:after="40"/>
                                      <w:jc w:val="center"/>
                                      <w:rPr>
                                        <w:caps/>
                                        <w:color w:val="156082" w:themeColor="accent1"/>
                                        <w:sz w:val="28"/>
                                        <w:szCs w:val="28"/>
                                      </w:rPr>
                                    </w:pPr>
                                    <w:r w:rsidRPr="005F2817">
                                      <w:rPr>
                                        <w:caps/>
                                        <w:sz w:val="28"/>
                                        <w:szCs w:val="28"/>
                                        <w:lang w:val="de-DE"/>
                                      </w:rPr>
                                      <w:t>15. Mai 2024</w:t>
                                    </w:r>
                                  </w:p>
                                </w:sdtContent>
                              </w:sdt>
                              <w:p w14:paraId="20D24E5A" w14:textId="72FC7948" w:rsidR="00C24757" w:rsidRDefault="00C24757" w:rsidP="00362A2C">
                                <w:pPr>
                                  <w:pStyle w:val="KeinLeerraum"/>
                                  <w:rPr>
                                    <w:color w:val="156082" w:themeColor="accent1"/>
                                  </w:rPr>
                                </w:pPr>
                              </w:p>
                              <w:p w14:paraId="3F148C04" w14:textId="12D70E3F" w:rsidR="00C24757" w:rsidRDefault="00C24757" w:rsidP="00362A2C">
                                <w:pPr>
                                  <w:pStyle w:val="KeinLeerraum"/>
                                  <w:rPr>
                                    <w:color w:val="156082" w:themeColor="accent1"/>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margin">
                      <wp14:pctWidth>100000</wp14:pctWidth>
                    </wp14:sizeRelH>
                    <wp14:sizeRelV relativeFrom="margin">
                      <wp14:pctHeight>0</wp14:pctHeight>
                    </wp14:sizeRelV>
                  </wp:anchor>
                </w:drawing>
              </mc:Choice>
              <mc:Fallback>
                <w:pict>
                  <v:shapetype w14:anchorId="5CCD7304" id="_x0000_t202" coordsize="21600,21600" o:spt="202" path="m,l,21600r21600,l21600,xe">
                    <v:stroke joinstyle="miter"/>
                    <v:path gradientshapeok="t" o:connecttype="rect"/>
                  </v:shapetype>
                  <v:shape id="Textfeld 29" o:spid="_x0000_s1026" type="#_x0000_t202" style="position:absolute;left:0;text-align:left;margin-left:0;margin-top:0;width:516pt;height:43.9pt;z-index:251655168;visibility:visible;mso-wrap-style:square;mso-width-percent:1000;mso-height-percent:0;mso-top-percent:850;mso-wrap-distance-left:9pt;mso-wrap-distance-top:0;mso-wrap-distance-right:9pt;mso-wrap-distance-bottom:0;mso-position-horizontal:center;mso-position-horizontal-relative:margin;mso-position-vertical-relative:page;mso-width-percent:1000;mso-height-percent:0;mso-top-percent:85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" filled="f" stroked="f" strokeweight=".5pt">
                    <v:textbox style="mso-fit-shape-to-text:t" inset="0,0,0,0">
                      <w:txbxContent>
                        <w:sdt>
                          <w:sdtPr>
                            <w:rPr>
                              <w:caps/>
                              <w:sz w:val="28"/>
                              <w:szCs w:val="28"/>
                            </w:rPr>
                            <w:alias w:val="Datum"/>
                            <w:tag w:val=""/>
                            <w:id w:val="197127006"/>
                            <w:dataBinding w:prefixMappings="xmlns:ns0='http://schemas.microsoft.com/office/2006/coverPageProps' " w:xpath="/ns0:CoverPageProperties[1]/ns0:PublishDate[1]" w:storeItemID="{55AF091B-3C7A-41E3-B477-F2FDAA23CFDA}"/>
                            <w:date w:fullDate="2024-05-15T00:00:00Z">
                              <w:dateFormat w:val="d. MMMM yyyy"/>
                              <w:lid w:val="de-DE"/>
                              <w:storeMappedDataAs w:val="dateTime"/>
                              <w:calendar w:val="gregorian"/>
                            </w:date>
                          </w:sdtPr>
                          <w:sdtEndPr/>
                          <w:sdtContent>
                            <w:p w14:paraId="3771B8FB" w14:textId="2AC63F14" w:rsidR="00C24757" w:rsidRDefault="00362A2C">
                              <w:pPr>
                                <w:pStyle w:val="KeinLeerraum"/>
                                <w:spacing w:after="40"/>
                                <w:jc w:val="center"/>
                                <w:rPr>
                                  <w:caps/>
                                  <w:color w:val="156082" w:themeColor="accent1"/>
                                  <w:sz w:val="28"/>
                                  <w:szCs w:val="28"/>
                                </w:rPr>
                              </w:pPr>
                              <w:r w:rsidRPr="005F2817">
                                <w:rPr>
                                  <w:caps/>
                                  <w:sz w:val="28"/>
                                  <w:szCs w:val="28"/>
                                  <w:lang w:val="de-DE"/>
                                </w:rPr>
                                <w:t>15. Mai 2024</w:t>
                              </w:r>
                            </w:p>
                          </w:sdtContent>
                        </w:sdt>
                        <w:p w14:paraId="20D24E5A" w14:textId="72FC7948" w:rsidR="00C24757" w:rsidRDefault="00C24757" w:rsidP="00362A2C">
                          <w:pPr>
                            <w:pStyle w:val="KeinLeerraum"/>
                            <w:rPr>
                              <w:color w:val="156082" w:themeColor="accent1"/>
                            </w:rPr>
                          </w:pPr>
                        </w:p>
                        <w:p w14:paraId="3F148C04" w14:textId="12D70E3F" w:rsidR="00C24757" w:rsidRDefault="00C24757" w:rsidP="00362A2C">
                          <w:pPr>
                            <w:pStyle w:val="KeinLeerraum"/>
                            <w:rPr>
                              <w:color w:val="156082" w:themeColor="accent1"/>
                            </w:rPr>
                          </w:pPr>
                        </w:p>
                      </w:txbxContent>
                    </v:textbox>
                    <w10:wrap anchorx="margin" anchory="page"/>
                  </v:shape>
                </w:pict>
              </mc:Fallback>
            </mc:AlternateContent>
          </w:r>
        </w:p>
        <w:p w14:paraId="1ED9C7A8" w14:textId="77777777" w:rsidR="00C24757" w:rsidRDefault="00C24757" w:rsidP="00C24757">
          <w:pPr>
            <w:spacing w:after="160" w:line="259" w:lineRule="auto"/>
          </w:pPr>
        </w:p>
        <w:p w14:paraId="141E8877" w14:textId="77777777" w:rsidR="00C24757" w:rsidRDefault="00C24757" w:rsidP="00C24757">
          <w:pPr>
            <w:spacing w:after="160" w:line="259" w:lineRule="auto"/>
          </w:pPr>
        </w:p>
        <w:p w14:paraId="4F007CB2" w14:textId="77777777" w:rsidR="00C24757" w:rsidRDefault="00C24757" w:rsidP="00C24757">
          <w:pPr>
            <w:spacing w:after="160" w:line="259" w:lineRule="auto"/>
          </w:pPr>
        </w:p>
        <w:p w14:paraId="40161076" w14:textId="77777777" w:rsidR="00C24757" w:rsidRDefault="00C24757" w:rsidP="00C24757">
          <w:pPr>
            <w:spacing w:after="160" w:line="259" w:lineRule="auto"/>
          </w:pPr>
        </w:p>
        <w:p w14:paraId="0A919269" w14:textId="77777777" w:rsidR="00C24757" w:rsidRDefault="00C24757" w:rsidP="00C24757">
          <w:pPr>
            <w:spacing w:after="160" w:line="259" w:lineRule="auto"/>
          </w:pPr>
        </w:p>
        <w:p w14:paraId="5F45233A" w14:textId="77777777" w:rsidR="00C24757" w:rsidRDefault="00C24757" w:rsidP="00C24757">
          <w:pPr>
            <w:spacing w:after="160" w:line="259" w:lineRule="auto"/>
          </w:pPr>
        </w:p>
        <w:p w14:paraId="1B4D85EC" w14:textId="77777777" w:rsidR="00C24757" w:rsidRDefault="00C24757" w:rsidP="00C24757">
          <w:pPr>
            <w:spacing w:after="160" w:line="259" w:lineRule="auto"/>
          </w:pPr>
        </w:p>
        <w:p w14:paraId="03678B92" w14:textId="77777777" w:rsidR="00C24757" w:rsidRDefault="00C24757" w:rsidP="00C24757">
          <w:pPr>
            <w:spacing w:after="160" w:line="259" w:lineRule="auto"/>
          </w:pPr>
        </w:p>
        <w:p w14:paraId="6ACA49AD" w14:textId="77777777" w:rsidR="00C24757" w:rsidRDefault="00C24757" w:rsidP="00C24757">
          <w:pPr>
            <w:spacing w:after="160" w:line="259" w:lineRule="auto"/>
          </w:pPr>
        </w:p>
        <w:p w14:paraId="6444CF0F" w14:textId="77777777" w:rsidR="00C24757" w:rsidRDefault="00C24757" w:rsidP="00C24757">
          <w:pPr>
            <w:spacing w:after="160" w:line="259" w:lineRule="auto"/>
          </w:pPr>
        </w:p>
        <w:p w14:paraId="2687F485" w14:textId="77777777" w:rsidR="00C24757" w:rsidRDefault="00C24757" w:rsidP="00C24757">
          <w:pPr>
            <w:spacing w:after="160" w:line="259" w:lineRule="auto"/>
          </w:pPr>
        </w:p>
        <w:p w14:paraId="7DA5622F" w14:textId="77777777" w:rsidR="00C24757" w:rsidRDefault="00C24757" w:rsidP="00C24757">
          <w:pPr>
            <w:spacing w:after="160" w:line="259" w:lineRule="auto"/>
          </w:pPr>
        </w:p>
        <w:p w14:paraId="4AA555FC" w14:textId="77777777" w:rsidR="00C24757" w:rsidRDefault="00C24757" w:rsidP="00C24757">
          <w:pPr>
            <w:spacing w:after="160" w:line="259" w:lineRule="auto"/>
          </w:pPr>
        </w:p>
        <w:p w14:paraId="18C771D6" w14:textId="77777777" w:rsidR="00C24757" w:rsidRDefault="00C24757" w:rsidP="00C24757">
          <w:pPr>
            <w:spacing w:after="160" w:line="259" w:lineRule="auto"/>
          </w:pPr>
        </w:p>
        <w:p w14:paraId="541FDC95" w14:textId="43E08E7F" w:rsidR="00C60AB6" w:rsidRPr="00047651" w:rsidRDefault="000C3028" w:rsidP="00C24757">
          <w:pPr>
            <w:spacing w:after="160" w:line="259" w:lineRule="auto"/>
          </w:pPr>
        </w:p>
      </w:sdtContent>
    </w:sdt>
    <w:p w14:paraId="7A33AE35" w14:textId="77777777" w:rsidR="00047651" w:rsidRDefault="00047651" w:rsidP="00047651"/>
    <w:p w14:paraId="397F07EB" w14:textId="77777777" w:rsidR="00D84156" w:rsidRDefault="00D84156" w:rsidP="00047651"/>
    <w:p w14:paraId="43D336F8" w14:textId="77777777" w:rsidR="00D84156" w:rsidRDefault="00D84156" w:rsidP="00047651"/>
    <w:sdt>
      <w:sdtPr>
        <w:rPr>
          <w:rFonts w:ascii="Arial" w:eastAsiaTheme="minorHAnsi" w:hAnsi="Arial" w:cstheme="minorBidi"/>
          <w:color w:val="auto"/>
          <w:kern w:val="2"/>
          <w:sz w:val="24"/>
          <w:szCs w:val="22"/>
          <w:lang w:val="de-DE" w:eastAsia="en-US"/>
          <w14:ligatures w14:val="standardContextual"/>
        </w:rPr>
        <w:id w:val="858859198"/>
        <w:docPartObj>
          <w:docPartGallery w:val="Table of Contents"/>
          <w:docPartUnique/>
        </w:docPartObj>
      </w:sdtPr>
      <w:sdtEndPr>
        <w:rPr>
          <w:b/>
          <w:bCs/>
        </w:rPr>
      </w:sdtEndPr>
      <w:sdtContent>
        <w:p w14:paraId="68DA7F2C" w14:textId="619B304C" w:rsidR="00047651" w:rsidRPr="005F2817" w:rsidRDefault="00047651">
          <w:pPr>
            <w:pStyle w:val="Inhaltsverzeichnisberschrift"/>
            <w:rPr>
              <w:color w:val="auto"/>
            </w:rPr>
          </w:pPr>
          <w:r w:rsidRPr="005F2817">
            <w:rPr>
              <w:color w:val="auto"/>
              <w:lang w:val="de-DE"/>
            </w:rPr>
            <w:t>Inhalt</w:t>
          </w:r>
        </w:p>
        <w:p w14:paraId="418E69D4" w14:textId="02788DBC" w:rsidR="005F2817" w:rsidRDefault="00047651">
          <w:pPr>
            <w:pStyle w:val="Verzeichnis1"/>
            <w:tabs>
              <w:tab w:val="right" w:leader="dot" w:pos="9062"/>
            </w:tabs>
            <w:rPr>
              <w:rFonts w:asciiTheme="minorHAnsi" w:eastAsiaTheme="minorEastAsia" w:hAnsiTheme="minorHAnsi"/>
              <w:noProof/>
              <w:szCs w:val="24"/>
              <w:lang w:eastAsia="de-CH"/>
            </w:rPr>
          </w:pPr>
          <w:r>
            <w:fldChar w:fldCharType="begin"/>
          </w:r>
          <w:r>
            <w:instrText xml:space="preserve"> TOC \o "1-3" \h \z \u </w:instrText>
          </w:r>
          <w:r>
            <w:fldChar w:fldCharType="separate"/>
          </w:r>
          <w:hyperlink w:anchor="_Toc166699121" w:history="1">
            <w:r w:rsidR="005F2817" w:rsidRPr="001C7376">
              <w:rPr>
                <w:rStyle w:val="Hyperlink"/>
                <w:b/>
                <w:bCs/>
                <w:noProof/>
              </w:rPr>
              <w:t>Einleitung</w:t>
            </w:r>
            <w:r w:rsidR="005F2817">
              <w:rPr>
                <w:noProof/>
                <w:webHidden/>
              </w:rPr>
              <w:tab/>
            </w:r>
            <w:r w:rsidR="005F2817">
              <w:rPr>
                <w:noProof/>
                <w:webHidden/>
              </w:rPr>
              <w:fldChar w:fldCharType="begin"/>
            </w:r>
            <w:r w:rsidR="005F2817">
              <w:rPr>
                <w:noProof/>
                <w:webHidden/>
              </w:rPr>
              <w:instrText xml:space="preserve"> PAGEREF _Toc166699121 \h </w:instrText>
            </w:r>
            <w:r w:rsidR="005F2817">
              <w:rPr>
                <w:noProof/>
                <w:webHidden/>
              </w:rPr>
            </w:r>
            <w:r w:rsidR="005F2817">
              <w:rPr>
                <w:noProof/>
                <w:webHidden/>
              </w:rPr>
              <w:fldChar w:fldCharType="separate"/>
            </w:r>
            <w:r w:rsidR="005F2817">
              <w:rPr>
                <w:noProof/>
                <w:webHidden/>
              </w:rPr>
              <w:t>2</w:t>
            </w:r>
            <w:r w:rsidR="005F2817">
              <w:rPr>
                <w:noProof/>
                <w:webHidden/>
              </w:rPr>
              <w:fldChar w:fldCharType="end"/>
            </w:r>
          </w:hyperlink>
        </w:p>
        <w:p w14:paraId="0F7ECD60" w14:textId="65ADF76F" w:rsidR="005F2817" w:rsidRDefault="005F2817">
          <w:pPr>
            <w:pStyle w:val="Verzeichnis1"/>
            <w:tabs>
              <w:tab w:val="right" w:leader="dot" w:pos="9062"/>
            </w:tabs>
            <w:rPr>
              <w:rFonts w:asciiTheme="minorHAnsi" w:eastAsiaTheme="minorEastAsia" w:hAnsiTheme="minorHAnsi"/>
              <w:noProof/>
              <w:szCs w:val="24"/>
              <w:lang w:eastAsia="de-CH"/>
            </w:rPr>
          </w:pPr>
          <w:hyperlink w:anchor="_Toc166699122" w:history="1">
            <w:r w:rsidRPr="001C7376">
              <w:rPr>
                <w:rStyle w:val="Hyperlink"/>
                <w:b/>
                <w:bCs/>
                <w:noProof/>
              </w:rPr>
              <w:t>Anforderungen</w:t>
            </w:r>
            <w:r>
              <w:rPr>
                <w:noProof/>
                <w:webHidden/>
              </w:rPr>
              <w:tab/>
            </w:r>
            <w:r>
              <w:rPr>
                <w:noProof/>
                <w:webHidden/>
              </w:rPr>
              <w:fldChar w:fldCharType="begin"/>
            </w:r>
            <w:r>
              <w:rPr>
                <w:noProof/>
                <w:webHidden/>
              </w:rPr>
              <w:instrText xml:space="preserve"> PAGEREF _Toc166699122 \h </w:instrText>
            </w:r>
            <w:r>
              <w:rPr>
                <w:noProof/>
                <w:webHidden/>
              </w:rPr>
            </w:r>
            <w:r>
              <w:rPr>
                <w:noProof/>
                <w:webHidden/>
              </w:rPr>
              <w:fldChar w:fldCharType="separate"/>
            </w:r>
            <w:r>
              <w:rPr>
                <w:noProof/>
                <w:webHidden/>
              </w:rPr>
              <w:t>3</w:t>
            </w:r>
            <w:r>
              <w:rPr>
                <w:noProof/>
                <w:webHidden/>
              </w:rPr>
              <w:fldChar w:fldCharType="end"/>
            </w:r>
          </w:hyperlink>
        </w:p>
        <w:p w14:paraId="0E9989CF" w14:textId="1C4D4F9B" w:rsidR="005F2817" w:rsidRDefault="005F2817">
          <w:pPr>
            <w:pStyle w:val="Verzeichnis1"/>
            <w:tabs>
              <w:tab w:val="right" w:leader="dot" w:pos="9062"/>
            </w:tabs>
            <w:rPr>
              <w:rFonts w:asciiTheme="minorHAnsi" w:eastAsiaTheme="minorEastAsia" w:hAnsiTheme="minorHAnsi"/>
              <w:noProof/>
              <w:szCs w:val="24"/>
              <w:lang w:eastAsia="de-CH"/>
            </w:rPr>
          </w:pPr>
          <w:hyperlink w:anchor="_Toc166699123" w:history="1">
            <w:r w:rsidRPr="001C7376">
              <w:rPr>
                <w:rStyle w:val="Hyperlink"/>
                <w:b/>
                <w:bCs/>
                <w:noProof/>
              </w:rPr>
              <w:t>Praktisches Implementationskonzept</w:t>
            </w:r>
            <w:r>
              <w:rPr>
                <w:noProof/>
                <w:webHidden/>
              </w:rPr>
              <w:tab/>
            </w:r>
            <w:r>
              <w:rPr>
                <w:noProof/>
                <w:webHidden/>
              </w:rPr>
              <w:fldChar w:fldCharType="begin"/>
            </w:r>
            <w:r>
              <w:rPr>
                <w:noProof/>
                <w:webHidden/>
              </w:rPr>
              <w:instrText xml:space="preserve"> PAGEREF _Toc166699123 \h </w:instrText>
            </w:r>
            <w:r>
              <w:rPr>
                <w:noProof/>
                <w:webHidden/>
              </w:rPr>
            </w:r>
            <w:r>
              <w:rPr>
                <w:noProof/>
                <w:webHidden/>
              </w:rPr>
              <w:fldChar w:fldCharType="separate"/>
            </w:r>
            <w:r>
              <w:rPr>
                <w:noProof/>
                <w:webHidden/>
              </w:rPr>
              <w:t>4</w:t>
            </w:r>
            <w:r>
              <w:rPr>
                <w:noProof/>
                <w:webHidden/>
              </w:rPr>
              <w:fldChar w:fldCharType="end"/>
            </w:r>
          </w:hyperlink>
        </w:p>
        <w:p w14:paraId="33488AF0" w14:textId="01992654" w:rsidR="005F2817" w:rsidRDefault="005F2817">
          <w:pPr>
            <w:pStyle w:val="Verzeichnis1"/>
            <w:tabs>
              <w:tab w:val="right" w:leader="dot" w:pos="9062"/>
            </w:tabs>
            <w:rPr>
              <w:rFonts w:asciiTheme="minorHAnsi" w:eastAsiaTheme="minorEastAsia" w:hAnsiTheme="minorHAnsi"/>
              <w:noProof/>
              <w:szCs w:val="24"/>
              <w:lang w:eastAsia="de-CH"/>
            </w:rPr>
          </w:pPr>
          <w:hyperlink w:anchor="_Toc166699124" w:history="1">
            <w:r w:rsidRPr="001C7376">
              <w:rPr>
                <w:rStyle w:val="Hyperlink"/>
                <w:b/>
                <w:bCs/>
                <w:noProof/>
              </w:rPr>
              <w:t>Ergebnisse</w:t>
            </w:r>
            <w:r>
              <w:rPr>
                <w:noProof/>
                <w:webHidden/>
              </w:rPr>
              <w:tab/>
            </w:r>
            <w:r>
              <w:rPr>
                <w:noProof/>
                <w:webHidden/>
              </w:rPr>
              <w:fldChar w:fldCharType="begin"/>
            </w:r>
            <w:r>
              <w:rPr>
                <w:noProof/>
                <w:webHidden/>
              </w:rPr>
              <w:instrText xml:space="preserve"> PAGEREF _Toc166699124 \h </w:instrText>
            </w:r>
            <w:r>
              <w:rPr>
                <w:noProof/>
                <w:webHidden/>
              </w:rPr>
            </w:r>
            <w:r>
              <w:rPr>
                <w:noProof/>
                <w:webHidden/>
              </w:rPr>
              <w:fldChar w:fldCharType="separate"/>
            </w:r>
            <w:r>
              <w:rPr>
                <w:noProof/>
                <w:webHidden/>
              </w:rPr>
              <w:t>7</w:t>
            </w:r>
            <w:r>
              <w:rPr>
                <w:noProof/>
                <w:webHidden/>
              </w:rPr>
              <w:fldChar w:fldCharType="end"/>
            </w:r>
          </w:hyperlink>
        </w:p>
        <w:p w14:paraId="0106F0A2" w14:textId="434618FF" w:rsidR="005F2817" w:rsidRDefault="005F2817">
          <w:pPr>
            <w:pStyle w:val="Verzeichnis1"/>
            <w:tabs>
              <w:tab w:val="right" w:leader="dot" w:pos="9062"/>
            </w:tabs>
            <w:rPr>
              <w:rFonts w:asciiTheme="minorHAnsi" w:eastAsiaTheme="minorEastAsia" w:hAnsiTheme="minorHAnsi"/>
              <w:noProof/>
              <w:szCs w:val="24"/>
              <w:lang w:eastAsia="de-CH"/>
            </w:rPr>
          </w:pPr>
          <w:hyperlink w:anchor="_Toc166699125" w:history="1">
            <w:r w:rsidRPr="001C7376">
              <w:rPr>
                <w:rStyle w:val="Hyperlink"/>
                <w:b/>
                <w:bCs/>
                <w:noProof/>
              </w:rPr>
              <w:t>Zusammenfassung</w:t>
            </w:r>
            <w:r>
              <w:rPr>
                <w:noProof/>
                <w:webHidden/>
              </w:rPr>
              <w:tab/>
            </w:r>
            <w:r>
              <w:rPr>
                <w:noProof/>
                <w:webHidden/>
              </w:rPr>
              <w:fldChar w:fldCharType="begin"/>
            </w:r>
            <w:r>
              <w:rPr>
                <w:noProof/>
                <w:webHidden/>
              </w:rPr>
              <w:instrText xml:space="preserve"> PAGEREF _Toc166699125 \h </w:instrText>
            </w:r>
            <w:r>
              <w:rPr>
                <w:noProof/>
                <w:webHidden/>
              </w:rPr>
            </w:r>
            <w:r>
              <w:rPr>
                <w:noProof/>
                <w:webHidden/>
              </w:rPr>
              <w:fldChar w:fldCharType="separate"/>
            </w:r>
            <w:r>
              <w:rPr>
                <w:noProof/>
                <w:webHidden/>
              </w:rPr>
              <w:t>8</w:t>
            </w:r>
            <w:r>
              <w:rPr>
                <w:noProof/>
                <w:webHidden/>
              </w:rPr>
              <w:fldChar w:fldCharType="end"/>
            </w:r>
          </w:hyperlink>
        </w:p>
        <w:p w14:paraId="024A295B" w14:textId="43324B6F" w:rsidR="005F2817" w:rsidRDefault="005F2817">
          <w:pPr>
            <w:pStyle w:val="Verzeichnis1"/>
            <w:tabs>
              <w:tab w:val="right" w:leader="dot" w:pos="9062"/>
            </w:tabs>
            <w:rPr>
              <w:rFonts w:asciiTheme="minorHAnsi" w:eastAsiaTheme="minorEastAsia" w:hAnsiTheme="minorHAnsi"/>
              <w:noProof/>
              <w:szCs w:val="24"/>
              <w:lang w:eastAsia="de-CH"/>
            </w:rPr>
          </w:pPr>
          <w:hyperlink w:anchor="_Toc166699126" w:history="1">
            <w:r w:rsidRPr="001C7376">
              <w:rPr>
                <w:rStyle w:val="Hyperlink"/>
                <w:b/>
                <w:bCs/>
                <w:noProof/>
              </w:rPr>
              <w:t>Quellen und Literatur</w:t>
            </w:r>
            <w:r>
              <w:rPr>
                <w:noProof/>
                <w:webHidden/>
              </w:rPr>
              <w:tab/>
            </w:r>
            <w:r>
              <w:rPr>
                <w:noProof/>
                <w:webHidden/>
              </w:rPr>
              <w:fldChar w:fldCharType="begin"/>
            </w:r>
            <w:r>
              <w:rPr>
                <w:noProof/>
                <w:webHidden/>
              </w:rPr>
              <w:instrText xml:space="preserve"> PAGEREF _Toc166699126 \h </w:instrText>
            </w:r>
            <w:r>
              <w:rPr>
                <w:noProof/>
                <w:webHidden/>
              </w:rPr>
            </w:r>
            <w:r>
              <w:rPr>
                <w:noProof/>
                <w:webHidden/>
              </w:rPr>
              <w:fldChar w:fldCharType="separate"/>
            </w:r>
            <w:r>
              <w:rPr>
                <w:noProof/>
                <w:webHidden/>
              </w:rPr>
              <w:t>9</w:t>
            </w:r>
            <w:r>
              <w:rPr>
                <w:noProof/>
                <w:webHidden/>
              </w:rPr>
              <w:fldChar w:fldCharType="end"/>
            </w:r>
          </w:hyperlink>
        </w:p>
        <w:p w14:paraId="214DB20C" w14:textId="72214BDE" w:rsidR="00047651" w:rsidRDefault="00047651">
          <w:r>
            <w:rPr>
              <w:b/>
              <w:bCs/>
              <w:lang w:val="de-DE"/>
            </w:rPr>
            <w:fldChar w:fldCharType="end"/>
          </w:r>
        </w:p>
      </w:sdtContent>
    </w:sdt>
    <w:p w14:paraId="1290C0BB" w14:textId="77777777" w:rsidR="00047651" w:rsidRDefault="00047651" w:rsidP="00047651"/>
    <w:p w14:paraId="42345B5F" w14:textId="77777777" w:rsidR="00DC3752" w:rsidRDefault="00DC3752" w:rsidP="00047651"/>
    <w:p w14:paraId="7E944357" w14:textId="77777777" w:rsidR="00DC3752" w:rsidRDefault="00DC3752" w:rsidP="00047651"/>
    <w:p w14:paraId="07801342" w14:textId="77777777" w:rsidR="00E0098F" w:rsidRDefault="00E0098F" w:rsidP="00047651"/>
    <w:p w14:paraId="6C0811AA" w14:textId="77777777" w:rsidR="00E0098F" w:rsidRDefault="00E0098F" w:rsidP="00047651"/>
    <w:p w14:paraId="1F8910A4" w14:textId="77777777" w:rsidR="00E0098F" w:rsidRDefault="00E0098F" w:rsidP="00047651"/>
    <w:p w14:paraId="6873AD80" w14:textId="77777777" w:rsidR="00E0098F" w:rsidRDefault="00E0098F" w:rsidP="00047651"/>
    <w:p w14:paraId="34F6E714" w14:textId="77777777" w:rsidR="00E0098F" w:rsidRDefault="00E0098F" w:rsidP="00047651"/>
    <w:p w14:paraId="7FB74544" w14:textId="77777777" w:rsidR="00E0098F" w:rsidRDefault="00E0098F" w:rsidP="00047651"/>
    <w:p w14:paraId="7045190C" w14:textId="77777777" w:rsidR="00E0098F" w:rsidRDefault="00E0098F" w:rsidP="00047651"/>
    <w:p w14:paraId="71131368" w14:textId="77777777" w:rsidR="00E0098F" w:rsidRDefault="00E0098F" w:rsidP="00047651"/>
    <w:p w14:paraId="3A9459D0" w14:textId="77777777" w:rsidR="00E0098F" w:rsidRDefault="00E0098F" w:rsidP="00047651"/>
    <w:p w14:paraId="6C0A29FA" w14:textId="77777777" w:rsidR="00E0098F" w:rsidRDefault="00E0098F" w:rsidP="00047651"/>
    <w:p w14:paraId="654F03B8" w14:textId="77777777" w:rsidR="00E0098F" w:rsidRDefault="00E0098F" w:rsidP="00047651"/>
    <w:p w14:paraId="5D1A1D84" w14:textId="34AE7525" w:rsidR="00DC3752" w:rsidRPr="00C60AB6" w:rsidRDefault="00C60AB6" w:rsidP="00047651">
      <w:pPr>
        <w:rPr>
          <w:b/>
          <w:bCs/>
        </w:rPr>
      </w:pPr>
      <w:r w:rsidRPr="00C60AB6">
        <w:rPr>
          <w:b/>
          <w:bCs/>
        </w:rPr>
        <w:t>Autoren</w:t>
      </w:r>
    </w:p>
    <w:p w14:paraId="77666E09" w14:textId="77777777" w:rsidR="00DC3752" w:rsidRDefault="00DC3752" w:rsidP="00047651"/>
    <w:p w14:paraId="3EFEAF91" w14:textId="311B3221" w:rsidR="00DC3752" w:rsidRPr="00DB5F6B" w:rsidRDefault="00C60AB6" w:rsidP="00047651">
      <w:pPr>
        <w:rPr>
          <w:b/>
          <w:bCs/>
        </w:rPr>
      </w:pPr>
      <w:r w:rsidRPr="00DB5F6B">
        <w:rPr>
          <w:b/>
          <w:bCs/>
        </w:rPr>
        <w:t>Joel Häfeli</w:t>
      </w:r>
    </w:p>
    <w:p w14:paraId="0603B7F1" w14:textId="53180DFF" w:rsidR="00C60AB6" w:rsidRDefault="00C60AB6" w:rsidP="00047651">
      <w:r>
        <w:t>WIVZ 1.51</w:t>
      </w:r>
    </w:p>
    <w:p w14:paraId="43BADCAA" w14:textId="6B946688" w:rsidR="00C60AB6" w:rsidRDefault="00E0098F" w:rsidP="00047651">
      <w:r>
        <w:t>j</w:t>
      </w:r>
      <w:r w:rsidR="00C60AB6">
        <w:t>oel.haefeli@students.fhnw.ch</w:t>
      </w:r>
    </w:p>
    <w:p w14:paraId="5560EA49" w14:textId="77777777" w:rsidR="00DC3752" w:rsidRDefault="00DC3752" w:rsidP="00047651"/>
    <w:p w14:paraId="018B1CBE" w14:textId="77777777" w:rsidR="00DC3752" w:rsidRDefault="00DC3752" w:rsidP="00047651"/>
    <w:p w14:paraId="7E5F06B6" w14:textId="498C1C0A" w:rsidR="00DC3752" w:rsidRPr="00DB5F6B" w:rsidRDefault="00C60AB6" w:rsidP="00047651">
      <w:pPr>
        <w:rPr>
          <w:b/>
          <w:bCs/>
          <w:lang w:val="en-GB"/>
        </w:rPr>
      </w:pPr>
      <w:r w:rsidRPr="00DB5F6B">
        <w:rPr>
          <w:b/>
          <w:bCs/>
          <w:lang w:val="en-GB"/>
        </w:rPr>
        <w:t>Emil Blank</w:t>
      </w:r>
    </w:p>
    <w:p w14:paraId="7BFB29A9" w14:textId="056F9BA2" w:rsidR="00DC3752" w:rsidRPr="00E0098F" w:rsidRDefault="00C60AB6" w:rsidP="00047651">
      <w:pPr>
        <w:rPr>
          <w:lang w:val="en-GB"/>
        </w:rPr>
      </w:pPr>
      <w:r w:rsidRPr="00E0098F">
        <w:rPr>
          <w:lang w:val="en-GB"/>
        </w:rPr>
        <w:t>WIVZ</w:t>
      </w:r>
      <w:r w:rsidR="00E0098F" w:rsidRPr="00E0098F">
        <w:rPr>
          <w:lang w:val="en-GB"/>
        </w:rPr>
        <w:t xml:space="preserve"> 1.51</w:t>
      </w:r>
    </w:p>
    <w:p w14:paraId="24B90976" w14:textId="797D852F" w:rsidR="00DC3752" w:rsidRPr="00E0098F" w:rsidRDefault="00E0098F" w:rsidP="00047651">
      <w:pPr>
        <w:rPr>
          <w:lang w:val="en-GB"/>
        </w:rPr>
      </w:pPr>
      <w:r>
        <w:rPr>
          <w:lang w:val="en-GB"/>
        </w:rPr>
        <w:t>e</w:t>
      </w:r>
      <w:r w:rsidRPr="00E0098F">
        <w:rPr>
          <w:lang w:val="en-GB"/>
        </w:rPr>
        <w:t>mil.bl</w:t>
      </w:r>
      <w:r>
        <w:rPr>
          <w:lang w:val="en-GB"/>
        </w:rPr>
        <w:t>ank@students.fhnw.ch</w:t>
      </w:r>
    </w:p>
    <w:p w14:paraId="365FBBD5" w14:textId="02CF2F25" w:rsidR="00047651" w:rsidRPr="00DC3752" w:rsidRDefault="00047651" w:rsidP="00047651">
      <w:pPr>
        <w:pStyle w:val="berschrift1"/>
        <w:rPr>
          <w:b/>
          <w:bCs/>
        </w:rPr>
      </w:pPr>
      <w:bookmarkStart w:id="0" w:name="_Toc166699121"/>
      <w:r w:rsidRPr="00DC3752">
        <w:rPr>
          <w:b/>
          <w:bCs/>
        </w:rPr>
        <w:lastRenderedPageBreak/>
        <w:t>Einleitung</w:t>
      </w:r>
      <w:bookmarkEnd w:id="0"/>
    </w:p>
    <w:p w14:paraId="7989DDDB" w14:textId="2352C546" w:rsidR="00DC3752" w:rsidRDefault="00DC3752" w:rsidP="00DC3752">
      <w:r>
        <w:t xml:space="preserve">In unserem Projekt befassen wir uns mit der Anwendung von </w:t>
      </w:r>
      <w:proofErr w:type="spellStart"/>
      <w:r>
        <w:t>One</w:t>
      </w:r>
      <w:proofErr w:type="spellEnd"/>
      <w:r>
        <w:t xml:space="preserve">-Time Pads, einem der sichersten </w:t>
      </w:r>
      <w:proofErr w:type="spellStart"/>
      <w:r>
        <w:t>Kryptographieverfahren</w:t>
      </w:r>
      <w:proofErr w:type="spellEnd"/>
      <w:r>
        <w:t>, dass seine Ursprünge bis in das Jahr 1882 zurückverfolgen k</w:t>
      </w:r>
      <w:r w:rsidR="00183CE2">
        <w:t>ann</w:t>
      </w:r>
      <w:r>
        <w:t xml:space="preserve">. Trotz seines Alters bietet das </w:t>
      </w:r>
      <w:proofErr w:type="spellStart"/>
      <w:r>
        <w:t>One</w:t>
      </w:r>
      <w:proofErr w:type="spellEnd"/>
      <w:r>
        <w:t>-Time Pad, wenn es korrekt angewendet wird, auch heute noch eine nicht zu brechende Verschlüsselungssicherheit. Das Ziel dieses Projekts ist die Entwicklung eines einfachen Systems, das dieses historische Verschlüsselungsverfahren nutzt, um Nachrichten sicher zu verschlüsseln und zu entschlüsseln.</w:t>
      </w:r>
    </w:p>
    <w:p w14:paraId="39110362" w14:textId="1A8275BA" w:rsidR="00DC3752" w:rsidRDefault="00DC3752" w:rsidP="00DC3752">
      <w:r>
        <w:t xml:space="preserve">Im Rahmen dieses Projekts haben wir ein System implementiert, das eine Datei als </w:t>
      </w:r>
      <w:proofErr w:type="spellStart"/>
      <w:r>
        <w:t>One</w:t>
      </w:r>
      <w:proofErr w:type="spellEnd"/>
      <w:r>
        <w:t>-Time Pad einliest und vom Benutzer eingegebene Textnachrichten entweder verschlüsselt oder entschlüsselt. Dabei dient nicht nur die technische Umsetzung als Kern unseres Projekts, sondern auch die Betrachtung der Effizienz und Sicherheit der kryptographischen Methoden unter den Aspekten der aktuellen technologischen Standards und Bedrohungen.</w:t>
      </w:r>
    </w:p>
    <w:p w14:paraId="6804D7FB" w14:textId="77777777" w:rsidR="00DC3752" w:rsidRDefault="00DC3752" w:rsidP="00DC3752"/>
    <w:p w14:paraId="0C7108C4" w14:textId="77777777" w:rsidR="00C60AB6" w:rsidRDefault="00C60AB6" w:rsidP="00DC3752"/>
    <w:p w14:paraId="667B05A0" w14:textId="77777777" w:rsidR="00C60AB6" w:rsidRDefault="00C60AB6" w:rsidP="00DC3752"/>
    <w:p w14:paraId="7605317F" w14:textId="77777777" w:rsidR="00C60AB6" w:rsidRDefault="00C60AB6" w:rsidP="00DC3752"/>
    <w:p w14:paraId="746E72AF" w14:textId="77777777" w:rsidR="00C60AB6" w:rsidRDefault="00C60AB6" w:rsidP="00DC3752"/>
    <w:p w14:paraId="1158512D" w14:textId="77777777" w:rsidR="00C60AB6" w:rsidRDefault="00C60AB6" w:rsidP="00DC3752"/>
    <w:p w14:paraId="35B9E9DB" w14:textId="77777777" w:rsidR="00C60AB6" w:rsidRDefault="00C60AB6" w:rsidP="00DC3752"/>
    <w:p w14:paraId="063B388D" w14:textId="77777777" w:rsidR="00C60AB6" w:rsidRDefault="00C60AB6" w:rsidP="00DC3752"/>
    <w:p w14:paraId="181078D8" w14:textId="77777777" w:rsidR="00C60AB6" w:rsidRDefault="00C60AB6" w:rsidP="00DC3752"/>
    <w:p w14:paraId="7ABFB50B" w14:textId="77777777" w:rsidR="00C60AB6" w:rsidRDefault="00C60AB6" w:rsidP="00DC3752"/>
    <w:p w14:paraId="446E64EE" w14:textId="77777777" w:rsidR="00C60AB6" w:rsidRDefault="00C60AB6" w:rsidP="00DC3752"/>
    <w:p w14:paraId="0D3DB4AF" w14:textId="77777777" w:rsidR="00C60AB6" w:rsidRDefault="00C60AB6" w:rsidP="00DC3752"/>
    <w:p w14:paraId="5210A519" w14:textId="77777777" w:rsidR="00C60AB6" w:rsidRDefault="00C60AB6" w:rsidP="00DC3752"/>
    <w:p w14:paraId="04C029E5" w14:textId="77777777" w:rsidR="00C60AB6" w:rsidRDefault="00C60AB6" w:rsidP="00DC3752"/>
    <w:p w14:paraId="314BB305" w14:textId="77777777" w:rsidR="00C60AB6" w:rsidRDefault="00C60AB6" w:rsidP="00DC3752"/>
    <w:p w14:paraId="3612B3FD" w14:textId="77777777" w:rsidR="00183CE2" w:rsidRDefault="00183CE2" w:rsidP="00DC3752"/>
    <w:p w14:paraId="5481C382" w14:textId="77777777" w:rsidR="00183CE2" w:rsidRPr="00DC3752" w:rsidRDefault="00183CE2" w:rsidP="00DC3752"/>
    <w:p w14:paraId="611E7926" w14:textId="05D5974F" w:rsidR="00047651" w:rsidRDefault="00047651" w:rsidP="00047651">
      <w:pPr>
        <w:pStyle w:val="berschrift1"/>
        <w:rPr>
          <w:b/>
          <w:bCs/>
        </w:rPr>
      </w:pPr>
      <w:bookmarkStart w:id="1" w:name="_Toc166699122"/>
      <w:r w:rsidRPr="00DC3752">
        <w:rPr>
          <w:b/>
          <w:bCs/>
        </w:rPr>
        <w:lastRenderedPageBreak/>
        <w:t>Anforderungen</w:t>
      </w:r>
      <w:bookmarkEnd w:id="1"/>
    </w:p>
    <w:tbl>
      <w:tblPr>
        <w:tblStyle w:val="Tabellenraster"/>
        <w:tblW w:w="0" w:type="auto"/>
        <w:tblLook w:val="04A0" w:firstRow="1" w:lastRow="0" w:firstColumn="1" w:lastColumn="0" w:noHBand="0" w:noVBand="1"/>
      </w:tblPr>
      <w:tblGrid>
        <w:gridCol w:w="704"/>
        <w:gridCol w:w="8244"/>
      </w:tblGrid>
      <w:tr w:rsidR="00C60AB6" w14:paraId="05C6A8E7" w14:textId="77777777" w:rsidTr="00C60AB6">
        <w:tc>
          <w:tcPr>
            <w:tcW w:w="704" w:type="dxa"/>
            <w:tcBorders>
              <w:right w:val="nil"/>
            </w:tcBorders>
          </w:tcPr>
          <w:p w14:paraId="740B3E00" w14:textId="16EB746E" w:rsidR="00C60AB6" w:rsidRDefault="00C60AB6" w:rsidP="00C60AB6">
            <w:r>
              <w:t>ID</w:t>
            </w:r>
          </w:p>
        </w:tc>
        <w:tc>
          <w:tcPr>
            <w:tcW w:w="8244" w:type="dxa"/>
            <w:tcBorders>
              <w:left w:val="nil"/>
            </w:tcBorders>
          </w:tcPr>
          <w:p w14:paraId="6E5674AB" w14:textId="5AED87EA" w:rsidR="00C60AB6" w:rsidRDefault="00C60AB6" w:rsidP="00C60AB6">
            <w:r>
              <w:t>Beschreibung</w:t>
            </w:r>
          </w:p>
        </w:tc>
      </w:tr>
      <w:tr w:rsidR="00C60AB6" w14:paraId="2804A8E7" w14:textId="77777777" w:rsidTr="00C60AB6">
        <w:tc>
          <w:tcPr>
            <w:tcW w:w="704" w:type="dxa"/>
          </w:tcPr>
          <w:p w14:paraId="314A653C" w14:textId="7E38E0C6" w:rsidR="00C60AB6" w:rsidRDefault="00C60AB6" w:rsidP="00C60AB6">
            <w:r>
              <w:t>1</w:t>
            </w:r>
          </w:p>
        </w:tc>
        <w:tc>
          <w:tcPr>
            <w:tcW w:w="8244" w:type="dxa"/>
          </w:tcPr>
          <w:p w14:paraId="0E1A74EF" w14:textId="35507CC2" w:rsidR="00C60AB6" w:rsidRDefault="00B3710F" w:rsidP="00C60AB6">
            <w:r>
              <w:t xml:space="preserve">Die Anwendung </w:t>
            </w:r>
            <w:r w:rsidR="00AB5307">
              <w:t>muss eine Benutzeroberfläche bieten</w:t>
            </w:r>
            <w:r w:rsidR="00AD6118">
              <w:t>, über die Benutzer eine Textnachricht eingeben können.</w:t>
            </w:r>
          </w:p>
        </w:tc>
      </w:tr>
      <w:tr w:rsidR="00C60AB6" w14:paraId="2F9A2EBA" w14:textId="77777777" w:rsidTr="00C60AB6">
        <w:tc>
          <w:tcPr>
            <w:tcW w:w="704" w:type="dxa"/>
          </w:tcPr>
          <w:p w14:paraId="55D0629C" w14:textId="6714034A" w:rsidR="00C60AB6" w:rsidRDefault="00C60AB6" w:rsidP="00C60AB6">
            <w:r>
              <w:t>2</w:t>
            </w:r>
          </w:p>
        </w:tc>
        <w:tc>
          <w:tcPr>
            <w:tcW w:w="8244" w:type="dxa"/>
          </w:tcPr>
          <w:p w14:paraId="3663D975" w14:textId="5A365669" w:rsidR="00C60AB6" w:rsidRDefault="00AD6118" w:rsidP="00C60AB6">
            <w:r>
              <w:t xml:space="preserve">Die Anwendung muss eine Benutzeroberfläche bieten, </w:t>
            </w:r>
            <w:r w:rsidR="00FD6852">
              <w:t>über die Benutzer diese Textnachricht verschlüsseln oder entschlüsseln können.</w:t>
            </w:r>
          </w:p>
        </w:tc>
      </w:tr>
      <w:tr w:rsidR="00C60AB6" w14:paraId="01AD0901" w14:textId="77777777" w:rsidTr="00C60AB6">
        <w:tc>
          <w:tcPr>
            <w:tcW w:w="704" w:type="dxa"/>
          </w:tcPr>
          <w:p w14:paraId="48FF6B83" w14:textId="05CF155D" w:rsidR="00C60AB6" w:rsidRDefault="00C60AB6" w:rsidP="00C60AB6">
            <w:r>
              <w:t>3</w:t>
            </w:r>
          </w:p>
        </w:tc>
        <w:tc>
          <w:tcPr>
            <w:tcW w:w="8244" w:type="dxa"/>
          </w:tcPr>
          <w:p w14:paraId="09CC678C" w14:textId="036E8B29" w:rsidR="00C60AB6" w:rsidRDefault="00FD6852" w:rsidP="00C60AB6">
            <w:r>
              <w:t xml:space="preserve">Die Anwendung muss eine Benutzeroberfläche bieten, </w:t>
            </w:r>
            <w:r w:rsidR="0025480D">
              <w:t>über die die verschlüsselte Nachricht angezeigt wird.</w:t>
            </w:r>
          </w:p>
        </w:tc>
      </w:tr>
      <w:tr w:rsidR="00C60AB6" w14:paraId="353FB515" w14:textId="77777777" w:rsidTr="00C60AB6">
        <w:tc>
          <w:tcPr>
            <w:tcW w:w="704" w:type="dxa"/>
          </w:tcPr>
          <w:p w14:paraId="663F261B" w14:textId="74733E57" w:rsidR="00C60AB6" w:rsidRDefault="00C60AB6" w:rsidP="00C60AB6">
            <w:r>
              <w:t>4</w:t>
            </w:r>
          </w:p>
        </w:tc>
        <w:tc>
          <w:tcPr>
            <w:tcW w:w="8244" w:type="dxa"/>
          </w:tcPr>
          <w:p w14:paraId="1FA5C33D" w14:textId="2B784BEE" w:rsidR="00C60AB6" w:rsidRDefault="008C6212" w:rsidP="00C60AB6">
            <w:r>
              <w:t xml:space="preserve">Die Anwendung muss eine Benutzeroberfläche bieten, über die eine Textdatei </w:t>
            </w:r>
            <w:r w:rsidR="0025650B">
              <w:t>als Pad verwendet werden kann.</w:t>
            </w:r>
            <w:r>
              <w:t xml:space="preserve"> </w:t>
            </w:r>
          </w:p>
        </w:tc>
      </w:tr>
      <w:tr w:rsidR="00C60AB6" w14:paraId="50D6EE39" w14:textId="77777777" w:rsidTr="00C60AB6">
        <w:tc>
          <w:tcPr>
            <w:tcW w:w="704" w:type="dxa"/>
          </w:tcPr>
          <w:p w14:paraId="6812A9C3" w14:textId="042B7A3B" w:rsidR="00C60AB6" w:rsidRDefault="00C60AB6" w:rsidP="00C60AB6">
            <w:r>
              <w:t>5</w:t>
            </w:r>
          </w:p>
        </w:tc>
        <w:tc>
          <w:tcPr>
            <w:tcW w:w="8244" w:type="dxa"/>
          </w:tcPr>
          <w:p w14:paraId="2F079474" w14:textId="060F8A93" w:rsidR="00B62980" w:rsidRDefault="00D173BF" w:rsidP="00C60AB6">
            <w:r>
              <w:t xml:space="preserve">Die Anwendung muss </w:t>
            </w:r>
            <w:r w:rsidR="00192546">
              <w:t xml:space="preserve">den Verschlüsselungsalgorithmus des </w:t>
            </w:r>
            <w:proofErr w:type="spellStart"/>
            <w:r w:rsidR="00192546">
              <w:t>One</w:t>
            </w:r>
            <w:proofErr w:type="spellEnd"/>
            <w:r w:rsidR="00192546">
              <w:t>- Time- Pads verwenden.</w:t>
            </w:r>
          </w:p>
        </w:tc>
      </w:tr>
      <w:tr w:rsidR="00B62980" w14:paraId="7F2D6309" w14:textId="77777777" w:rsidTr="00C60AB6">
        <w:tc>
          <w:tcPr>
            <w:tcW w:w="704" w:type="dxa"/>
          </w:tcPr>
          <w:p w14:paraId="7D307966" w14:textId="0B3D49CF" w:rsidR="00B62980" w:rsidRDefault="00B62980" w:rsidP="00C60AB6">
            <w:r>
              <w:t>6</w:t>
            </w:r>
          </w:p>
        </w:tc>
        <w:tc>
          <w:tcPr>
            <w:tcW w:w="8244" w:type="dxa"/>
          </w:tcPr>
          <w:p w14:paraId="47AE277B" w14:textId="6E1AC61C" w:rsidR="00B62980" w:rsidRDefault="000055A2" w:rsidP="00C60AB6">
            <w:r>
              <w:t>Die Anwendung darf zur Verschlüsselung nur die Zeichen de</w:t>
            </w:r>
            <w:r w:rsidR="00081DDB">
              <w:t>r ASCII- Tabelle verwenden.</w:t>
            </w:r>
          </w:p>
        </w:tc>
      </w:tr>
      <w:tr w:rsidR="00BA38BB" w14:paraId="0A2C1D70" w14:textId="77777777" w:rsidTr="00C60AB6">
        <w:tc>
          <w:tcPr>
            <w:tcW w:w="704" w:type="dxa"/>
          </w:tcPr>
          <w:p w14:paraId="08812FE3" w14:textId="59721A5E" w:rsidR="00BA38BB" w:rsidRDefault="00BA38BB" w:rsidP="00C60AB6">
            <w:r>
              <w:t>7</w:t>
            </w:r>
          </w:p>
        </w:tc>
        <w:tc>
          <w:tcPr>
            <w:tcW w:w="8244" w:type="dxa"/>
          </w:tcPr>
          <w:p w14:paraId="5F16D667" w14:textId="7F8C0505" w:rsidR="00BA38BB" w:rsidRDefault="00BA38BB" w:rsidP="00C60AB6">
            <w:r>
              <w:t xml:space="preserve">Die Anwendung muss fähig sein, Leerzeichen bei einer </w:t>
            </w:r>
            <w:r w:rsidR="002946E9">
              <w:t>Verschlüsselung</w:t>
            </w:r>
            <w:r>
              <w:t xml:space="preserve"> zu entfernen</w:t>
            </w:r>
            <w:r w:rsidR="002946E9">
              <w:t>.</w:t>
            </w:r>
          </w:p>
        </w:tc>
      </w:tr>
      <w:tr w:rsidR="002946E9" w14:paraId="3256667A" w14:textId="77777777" w:rsidTr="00C60AB6">
        <w:tc>
          <w:tcPr>
            <w:tcW w:w="704" w:type="dxa"/>
          </w:tcPr>
          <w:p w14:paraId="70E53D83" w14:textId="37A62F09" w:rsidR="002946E9" w:rsidRDefault="002946E9" w:rsidP="00C60AB6">
            <w:r>
              <w:t>8</w:t>
            </w:r>
          </w:p>
        </w:tc>
        <w:tc>
          <w:tcPr>
            <w:tcW w:w="8244" w:type="dxa"/>
          </w:tcPr>
          <w:p w14:paraId="2575C6BF" w14:textId="6944E78B" w:rsidR="002946E9" w:rsidRDefault="00A05BDB" w:rsidP="00C60AB6">
            <w:r>
              <w:t xml:space="preserve">Die Anwendung muss </w:t>
            </w:r>
            <w:r w:rsidR="00663927">
              <w:t>dem Benutzer eine übersichtliche Benutzeroberfläche bieten.</w:t>
            </w:r>
          </w:p>
        </w:tc>
      </w:tr>
    </w:tbl>
    <w:p w14:paraId="4DC15961" w14:textId="61583295" w:rsidR="00C60AB6" w:rsidRDefault="00DC400B" w:rsidP="00DC400B">
      <w:pPr>
        <w:pStyle w:val="Beschriftung"/>
      </w:pPr>
      <w:bookmarkStart w:id="2" w:name="_Toc166698741"/>
      <w:r>
        <w:t xml:space="preserve">Tabelle </w:t>
      </w:r>
      <w:fldSimple w:instr=" SEQ Tabelle \* ARABIC ">
        <w:r>
          <w:rPr>
            <w:noProof/>
          </w:rPr>
          <w:t>1</w:t>
        </w:r>
      </w:fldSimple>
      <w:r>
        <w:t xml:space="preserve"> Anforderungen der Anwendung</w:t>
      </w:r>
      <w:bookmarkEnd w:id="2"/>
    </w:p>
    <w:p w14:paraId="4F070F42" w14:textId="77777777" w:rsidR="009E3FA1" w:rsidRDefault="009E3FA1" w:rsidP="00C60AB6"/>
    <w:p w14:paraId="455CDC22" w14:textId="77777777" w:rsidR="009E3FA1" w:rsidRDefault="009E3FA1" w:rsidP="00C60AB6"/>
    <w:p w14:paraId="62B61276" w14:textId="77777777" w:rsidR="009E3FA1" w:rsidRDefault="009E3FA1" w:rsidP="00C60AB6"/>
    <w:p w14:paraId="44124782" w14:textId="77777777" w:rsidR="009E3FA1" w:rsidRDefault="009E3FA1" w:rsidP="00C60AB6"/>
    <w:p w14:paraId="24018CE8" w14:textId="77777777" w:rsidR="009E3FA1" w:rsidRDefault="009E3FA1" w:rsidP="00C60AB6"/>
    <w:p w14:paraId="79F28A38" w14:textId="77777777" w:rsidR="009E3FA1" w:rsidRDefault="009E3FA1" w:rsidP="00C60AB6"/>
    <w:p w14:paraId="77577A8D" w14:textId="77777777" w:rsidR="009E3FA1" w:rsidRDefault="009E3FA1" w:rsidP="00C60AB6"/>
    <w:p w14:paraId="1F97F7FC" w14:textId="77777777" w:rsidR="0007712A" w:rsidRDefault="0007712A" w:rsidP="00C60AB6"/>
    <w:p w14:paraId="6FF8DCD0" w14:textId="77777777" w:rsidR="0007712A" w:rsidRDefault="0007712A" w:rsidP="00C60AB6"/>
    <w:p w14:paraId="18725588" w14:textId="77777777" w:rsidR="0007712A" w:rsidRDefault="0007712A" w:rsidP="00C60AB6"/>
    <w:p w14:paraId="3E44B58F" w14:textId="77777777" w:rsidR="0007712A" w:rsidRDefault="0007712A" w:rsidP="00C60AB6"/>
    <w:p w14:paraId="66E82F89" w14:textId="77777777" w:rsidR="0007712A" w:rsidRDefault="0007712A" w:rsidP="00C60AB6"/>
    <w:p w14:paraId="684A1ADF" w14:textId="77777777" w:rsidR="0007712A" w:rsidRPr="00C60AB6" w:rsidRDefault="0007712A" w:rsidP="00C60AB6"/>
    <w:p w14:paraId="056EC39C" w14:textId="2635EC41" w:rsidR="00047651" w:rsidRDefault="00047651" w:rsidP="00047651">
      <w:pPr>
        <w:pStyle w:val="berschrift1"/>
        <w:rPr>
          <w:b/>
          <w:bCs/>
        </w:rPr>
      </w:pPr>
      <w:bookmarkStart w:id="3" w:name="_Toc166699123"/>
      <w:r w:rsidRPr="00DC3752">
        <w:rPr>
          <w:b/>
          <w:bCs/>
        </w:rPr>
        <w:lastRenderedPageBreak/>
        <w:t>Praktisches Implementationskonzept</w:t>
      </w:r>
      <w:bookmarkEnd w:id="3"/>
    </w:p>
    <w:p w14:paraId="3783642D" w14:textId="77777777" w:rsidR="0007712A" w:rsidRPr="0007712A" w:rsidRDefault="0007712A" w:rsidP="0007712A">
      <w:pPr>
        <w:rPr>
          <w:lang w:eastAsia="de-CH"/>
        </w:rPr>
      </w:pPr>
      <w:r w:rsidRPr="00611516">
        <w:rPr>
          <w:b/>
          <w:bCs/>
          <w:lang w:eastAsia="de-CH"/>
        </w:rPr>
        <w:t>Übersicht:</w:t>
      </w:r>
      <w:r w:rsidRPr="0007712A">
        <w:rPr>
          <w:lang w:eastAsia="de-CH"/>
        </w:rPr>
        <w:t xml:space="preserve"> Das vorliegende Programm implementiert eine textbasierte Verschlüsselungs- und Entschlüsselungsanwendung unter Verwendung des </w:t>
      </w:r>
      <w:proofErr w:type="spellStart"/>
      <w:r w:rsidRPr="0007712A">
        <w:rPr>
          <w:lang w:eastAsia="de-CH"/>
        </w:rPr>
        <w:t>One</w:t>
      </w:r>
      <w:proofErr w:type="spellEnd"/>
      <w:r w:rsidRPr="0007712A">
        <w:rPr>
          <w:lang w:eastAsia="de-CH"/>
        </w:rPr>
        <w:t xml:space="preserve">-Time-Pad-Verfahrens, eines </w:t>
      </w:r>
      <w:proofErr w:type="spellStart"/>
      <w:r w:rsidRPr="0007712A">
        <w:rPr>
          <w:lang w:eastAsia="de-CH"/>
        </w:rPr>
        <w:t>Kryptographieverfahrens</w:t>
      </w:r>
      <w:proofErr w:type="spellEnd"/>
      <w:r w:rsidRPr="0007712A">
        <w:rPr>
          <w:lang w:eastAsia="de-CH"/>
        </w:rPr>
        <w:t>, das für seine Sicherheit bekannt ist, wenn es korrekt verwendet wird. Die Implementierung erfolgt in Java und nutzt die JavaFX-Bibliothek für die Benutzeroberfläche.</w:t>
      </w:r>
    </w:p>
    <w:p w14:paraId="08D48C3F" w14:textId="1E956094" w:rsidR="0007712A" w:rsidRDefault="0007712A" w:rsidP="0007712A">
      <w:pPr>
        <w:rPr>
          <w:lang w:eastAsia="de-CH"/>
        </w:rPr>
      </w:pPr>
      <w:r w:rsidRPr="00611516">
        <w:rPr>
          <w:b/>
          <w:bCs/>
          <w:lang w:eastAsia="de-CH"/>
        </w:rPr>
        <w:t>Komponentenstruktur:</w:t>
      </w:r>
      <w:r w:rsidRPr="0007712A">
        <w:rPr>
          <w:lang w:eastAsia="de-CH"/>
        </w:rPr>
        <w:t xml:space="preserve"> Das Programm besteht aus drei Hauptkomponenten, die dem Model-View-Controller (MVC)-Muster folgen:</w:t>
      </w:r>
    </w:p>
    <w:p w14:paraId="03940AA1" w14:textId="6C792302" w:rsidR="001329B3" w:rsidRDefault="008914FB" w:rsidP="0007712A">
      <w:pPr>
        <w:rPr>
          <w:lang w:eastAsia="de-CH"/>
        </w:rPr>
      </w:pPr>
      <w:r>
        <w:rPr>
          <w:lang w:eastAsia="de-CH"/>
        </w:rPr>
        <w:fldChar w:fldCharType="begin"/>
      </w:r>
      <w:r>
        <w:rPr>
          <w:lang w:eastAsia="de-CH"/>
        </w:rPr>
        <w:instrText xml:space="preserve"> ADDIN ZOTERO_ITEM CSL_CITATION {"citationID":"aWzc8ehS","properties":{"formattedCitation":"(Riesen, 2020)","plainCitation":"(Riesen, 2020)","noteIndex":0},"citationItems":[{"id":2,"uris":["http://zotero.org/users/local/IQj8D5cm/items/589IQ782"],"itemData":{"id":2,"type":"book","event-place":"Wiesbaden","ISBN":"978-3-658-30312-9","language":"de","license":"http://www.springer.com/tdm","note":"DOI: 10.1007/978-3-658-30313-6","publisher":"Springer Fachmedien Wiesbaden","publisher-place":"Wiesbaden","source":"DOI.org (Crossref)","title":"Java in 14 Wochen: Ein Lehrbuch für Studierende der Wirtschaftsinformatik","title-short":"Java in 14 Wochen","URL":"http://link.springer.com/10.1007/978-3-658-30313-6","author":[{"family":"Riesen","given":"Kaspar"}],"accessed":{"date-parts":[["2024",5,15]]},"issued":{"date-parts":[["2020"]]}}}],"schema":"https://github.com/citation-style-language/schema/raw/master/csl-citation.json"} </w:instrText>
      </w:r>
      <w:r>
        <w:rPr>
          <w:lang w:eastAsia="de-CH"/>
        </w:rPr>
        <w:fldChar w:fldCharType="separate"/>
      </w:r>
      <w:r w:rsidRPr="008914FB">
        <w:rPr>
          <w:rFonts w:cs="Arial"/>
        </w:rPr>
        <w:t>(Riesen, 2020)</w:t>
      </w:r>
      <w:r>
        <w:rPr>
          <w:lang w:eastAsia="de-CH"/>
        </w:rPr>
        <w:fldChar w:fldCharType="end"/>
      </w:r>
    </w:p>
    <w:p w14:paraId="0F4EF5CC" w14:textId="77777777" w:rsidR="00DD0BF4" w:rsidRDefault="00DD0BF4" w:rsidP="0007712A">
      <w:pPr>
        <w:rPr>
          <w:lang w:eastAsia="de-CH"/>
        </w:rPr>
      </w:pPr>
    </w:p>
    <w:p w14:paraId="6C8AB663" w14:textId="34FCECD4" w:rsidR="001329B3" w:rsidRPr="001329B3" w:rsidRDefault="001329B3" w:rsidP="0007712A">
      <w:pPr>
        <w:rPr>
          <w:b/>
          <w:bCs/>
          <w:lang w:eastAsia="de-CH"/>
        </w:rPr>
      </w:pPr>
      <w:r w:rsidRPr="001329B3">
        <w:rPr>
          <w:b/>
          <w:bCs/>
          <w:lang w:eastAsia="de-CH"/>
        </w:rPr>
        <w:t>Model (</w:t>
      </w:r>
      <w:proofErr w:type="spellStart"/>
      <w:r w:rsidRPr="001329B3">
        <w:rPr>
          <w:b/>
          <w:bCs/>
          <w:lang w:eastAsia="de-CH"/>
        </w:rPr>
        <w:t>CipherModel</w:t>
      </w:r>
      <w:proofErr w:type="spellEnd"/>
      <w:r w:rsidRPr="001329B3">
        <w:rPr>
          <w:b/>
          <w:bCs/>
          <w:lang w:eastAsia="de-CH"/>
        </w:rPr>
        <w:t>):</w:t>
      </w:r>
    </w:p>
    <w:p w14:paraId="0C7C01C7" w14:textId="7AF71946" w:rsidR="0007712A" w:rsidRDefault="0007712A" w:rsidP="0007712A">
      <w:pPr>
        <w:rPr>
          <w:lang w:eastAsia="de-CH"/>
        </w:rPr>
      </w:pPr>
      <w:r w:rsidRPr="00611516">
        <w:rPr>
          <w:b/>
          <w:bCs/>
          <w:lang w:eastAsia="de-CH"/>
        </w:rPr>
        <w:t>Verantwortlichkeit</w:t>
      </w:r>
      <w:r w:rsidRPr="0007712A">
        <w:rPr>
          <w:lang w:eastAsia="de-CH"/>
        </w:rPr>
        <w:t>: Verwaltung der Verschlüsselungslogik und der Daten (</w:t>
      </w:r>
      <w:proofErr w:type="spellStart"/>
      <w:r w:rsidRPr="0007712A">
        <w:rPr>
          <w:lang w:eastAsia="de-CH"/>
        </w:rPr>
        <w:t>One</w:t>
      </w:r>
      <w:proofErr w:type="spellEnd"/>
      <w:r w:rsidRPr="0007712A">
        <w:rPr>
          <w:lang w:eastAsia="de-CH"/>
        </w:rPr>
        <w:t>-Time-Pad).</w:t>
      </w:r>
    </w:p>
    <w:p w14:paraId="118A8D64" w14:textId="1A1F5F47" w:rsidR="001329B3" w:rsidRPr="001329B3" w:rsidRDefault="001329B3" w:rsidP="0007712A">
      <w:pPr>
        <w:rPr>
          <w:b/>
          <w:bCs/>
          <w:lang w:eastAsia="de-CH"/>
        </w:rPr>
      </w:pPr>
      <w:r w:rsidRPr="001329B3">
        <w:rPr>
          <w:b/>
          <w:bCs/>
          <w:lang w:eastAsia="de-CH"/>
        </w:rPr>
        <w:t>Funktionen:</w:t>
      </w:r>
    </w:p>
    <w:p w14:paraId="0C5CD61C" w14:textId="4096F099" w:rsidR="0007712A" w:rsidRDefault="0007712A" w:rsidP="0007712A">
      <w:pPr>
        <w:rPr>
          <w:lang w:eastAsia="de-CH"/>
        </w:rPr>
      </w:pPr>
      <w:r w:rsidRPr="0007712A">
        <w:rPr>
          <w:lang w:eastAsia="de-CH"/>
        </w:rPr>
        <w:t xml:space="preserve">Liest eine Textdatei, die als </w:t>
      </w:r>
      <w:proofErr w:type="spellStart"/>
      <w:r w:rsidRPr="0007712A">
        <w:rPr>
          <w:lang w:eastAsia="de-CH"/>
        </w:rPr>
        <w:t>One</w:t>
      </w:r>
      <w:proofErr w:type="spellEnd"/>
      <w:r w:rsidRPr="0007712A">
        <w:rPr>
          <w:lang w:eastAsia="de-CH"/>
        </w:rPr>
        <w:t>-Time-Pad dient ein und konvertiert deren Inhalt in eine Liste von Integer-Werten.</w:t>
      </w:r>
    </w:p>
    <w:p w14:paraId="790A980A" w14:textId="77777777" w:rsidR="00DD0BF4" w:rsidRDefault="00444ECE" w:rsidP="00DD0BF4">
      <w:pPr>
        <w:keepNext/>
      </w:pPr>
      <w:r w:rsidRPr="00444ECE">
        <w:rPr>
          <w:lang w:eastAsia="de-CH"/>
        </w:rPr>
        <w:drawing>
          <wp:inline distT="0" distB="0" distL="0" distR="0" wp14:anchorId="20A00E18" wp14:editId="632BC2D5">
            <wp:extent cx="5760720" cy="641985"/>
            <wp:effectExtent l="0" t="0" r="0" b="5715"/>
            <wp:docPr id="14958418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4182" name=""/>
                    <pic:cNvPicPr/>
                  </pic:nvPicPr>
                  <pic:blipFill>
                    <a:blip r:embed="rId12"/>
                    <a:stretch>
                      <a:fillRect/>
                    </a:stretch>
                  </pic:blipFill>
                  <pic:spPr>
                    <a:xfrm>
                      <a:off x="0" y="0"/>
                      <a:ext cx="5760720" cy="641985"/>
                    </a:xfrm>
                    <a:prstGeom prst="rect">
                      <a:avLst/>
                    </a:prstGeom>
                  </pic:spPr>
                </pic:pic>
              </a:graphicData>
            </a:graphic>
          </wp:inline>
        </w:drawing>
      </w:r>
    </w:p>
    <w:p w14:paraId="03BA445F" w14:textId="6E726F19" w:rsidR="00444ECE" w:rsidRPr="0007712A" w:rsidRDefault="00DD0BF4" w:rsidP="00DD0BF4">
      <w:pPr>
        <w:pStyle w:val="Beschriftung"/>
        <w:rPr>
          <w:lang w:eastAsia="de-CH"/>
        </w:rPr>
      </w:pPr>
      <w:bookmarkStart w:id="4" w:name="_Toc166698783"/>
      <w:r>
        <w:t xml:space="preserve">Abbildung </w:t>
      </w:r>
      <w:fldSimple w:instr=" SEQ Abbildung \* ARABIC ">
        <w:r w:rsidR="006C33A3">
          <w:rPr>
            <w:noProof/>
          </w:rPr>
          <w:t>1</w:t>
        </w:r>
      </w:fldSimple>
      <w:r>
        <w:t xml:space="preserve"> Textdatei als Parameter</w:t>
      </w:r>
      <w:bookmarkEnd w:id="4"/>
    </w:p>
    <w:p w14:paraId="608EA718" w14:textId="77777777" w:rsidR="0007712A" w:rsidRPr="0007712A" w:rsidRDefault="0007712A" w:rsidP="0007712A">
      <w:pPr>
        <w:rPr>
          <w:lang w:eastAsia="de-CH"/>
        </w:rPr>
      </w:pPr>
      <w:r w:rsidRPr="0007712A">
        <w:rPr>
          <w:lang w:eastAsia="de-CH"/>
        </w:rPr>
        <w:t>Bietet Methoden zur Verschlüsselung und Entschlüsselung von Nachrichten, wobei die aktuelle Position im Pad berücksichtigt wird.</w:t>
      </w:r>
    </w:p>
    <w:p w14:paraId="5BAD2307" w14:textId="77777777" w:rsidR="0007712A" w:rsidRDefault="0007712A" w:rsidP="0007712A">
      <w:pPr>
        <w:rPr>
          <w:lang w:eastAsia="de-CH"/>
        </w:rPr>
      </w:pPr>
      <w:r w:rsidRPr="0007712A">
        <w:rPr>
          <w:lang w:eastAsia="de-CH"/>
        </w:rPr>
        <w:t>Setzt die aktuelle Position im Pad zurück, um von vorne zu beginnen.</w:t>
      </w:r>
    </w:p>
    <w:p w14:paraId="1C259F2F" w14:textId="1C2F4E0C" w:rsidR="0007712A" w:rsidRDefault="00BA3B5D" w:rsidP="0007712A">
      <w:pPr>
        <w:rPr>
          <w:lang w:eastAsia="de-CH"/>
        </w:rPr>
      </w:pPr>
      <w:r>
        <w:rPr>
          <w:lang w:eastAsia="de-CH"/>
        </w:rPr>
        <w:fldChar w:fldCharType="begin"/>
      </w:r>
      <w:r>
        <w:rPr>
          <w:lang w:eastAsia="de-CH"/>
        </w:rPr>
        <w:instrText xml:space="preserve"> ADDIN ZOTERO_ITEM CSL_CITATION {"citationID":"GFGUqfc9","properties":{"formattedCitation":"(Riesen, 2020)","plainCitation":"(Riesen, 2020)","noteIndex":0},"citationItems":[{"id":2,"uris":["http://zotero.org/users/local/IQj8D5cm/items/589IQ782"],"itemData":{"id":2,"type":"book","event-place":"Wiesbaden","ISBN":"978-3-658-30312-9","language":"de","license":"http://www.springer.com/tdm","note":"DOI: 10.1007/978-3-658-30313-6","publisher":"Springer Fachmedien Wiesbaden","publisher-place":"Wiesbaden","source":"DOI.org (Crossref)","title":"Java in 14 Wochen: Ein Lehrbuch für Studierende der Wirtschaftsinformatik","title-short":"Java in 14 Wochen","URL":"http://link.springer.com/10.1007/978-3-658-30313-6","author":[{"family":"Riesen","given":"Kaspar"}],"accessed":{"date-parts":[["2024",5,15]]},"issued":{"date-parts":[["2020"]]}}}],"schema":"https://github.com/citation-style-language/schema/raw/master/csl-citation.json"} </w:instrText>
      </w:r>
      <w:r>
        <w:rPr>
          <w:lang w:eastAsia="de-CH"/>
        </w:rPr>
        <w:fldChar w:fldCharType="separate"/>
      </w:r>
      <w:r w:rsidRPr="00BA3B5D">
        <w:rPr>
          <w:rFonts w:cs="Arial"/>
        </w:rPr>
        <w:t>(Riesen, 2020)</w:t>
      </w:r>
      <w:r>
        <w:rPr>
          <w:lang w:eastAsia="de-CH"/>
        </w:rPr>
        <w:fldChar w:fldCharType="end"/>
      </w:r>
    </w:p>
    <w:p w14:paraId="7FFBC58B" w14:textId="77777777" w:rsidR="00DD0BF4" w:rsidRDefault="00DD0BF4" w:rsidP="0007712A">
      <w:pPr>
        <w:rPr>
          <w:lang w:eastAsia="de-CH"/>
        </w:rPr>
      </w:pPr>
    </w:p>
    <w:p w14:paraId="720458C5" w14:textId="6D1D5C1B" w:rsidR="000F2853" w:rsidRPr="000F2853" w:rsidRDefault="000F2853" w:rsidP="0007712A">
      <w:pPr>
        <w:rPr>
          <w:b/>
          <w:bCs/>
          <w:lang w:eastAsia="de-CH"/>
        </w:rPr>
      </w:pPr>
      <w:r w:rsidRPr="000F2853">
        <w:rPr>
          <w:b/>
          <w:bCs/>
          <w:lang w:eastAsia="de-CH"/>
        </w:rPr>
        <w:t>View (</w:t>
      </w:r>
      <w:proofErr w:type="spellStart"/>
      <w:r w:rsidRPr="000F2853">
        <w:rPr>
          <w:b/>
          <w:bCs/>
          <w:lang w:eastAsia="de-CH"/>
        </w:rPr>
        <w:t>CipherView</w:t>
      </w:r>
      <w:proofErr w:type="spellEnd"/>
      <w:r w:rsidRPr="000F2853">
        <w:rPr>
          <w:b/>
          <w:bCs/>
          <w:lang w:eastAsia="de-CH"/>
        </w:rPr>
        <w:t>):</w:t>
      </w:r>
    </w:p>
    <w:p w14:paraId="61466631" w14:textId="2F5252A8" w:rsidR="0007712A" w:rsidRDefault="0007712A" w:rsidP="0007712A">
      <w:pPr>
        <w:rPr>
          <w:lang w:eastAsia="de-CH"/>
        </w:rPr>
      </w:pPr>
      <w:r w:rsidRPr="000F2853">
        <w:rPr>
          <w:b/>
          <w:bCs/>
          <w:lang w:eastAsia="de-CH"/>
        </w:rPr>
        <w:t>Verantwortlichkeit</w:t>
      </w:r>
      <w:r w:rsidRPr="000F2853">
        <w:rPr>
          <w:lang w:eastAsia="de-CH"/>
        </w:rPr>
        <w:t>: Darstellung</w:t>
      </w:r>
      <w:r w:rsidRPr="0007712A">
        <w:rPr>
          <w:lang w:eastAsia="de-CH"/>
        </w:rPr>
        <w:t xml:space="preserve"> der Benutzeroberfläche.</w:t>
      </w:r>
    </w:p>
    <w:p w14:paraId="38511538" w14:textId="78455A5B" w:rsidR="000F2853" w:rsidRPr="000F2853" w:rsidRDefault="000F2853" w:rsidP="0007712A">
      <w:pPr>
        <w:rPr>
          <w:b/>
          <w:bCs/>
          <w:lang w:eastAsia="de-CH"/>
        </w:rPr>
      </w:pPr>
      <w:r w:rsidRPr="000F2853">
        <w:rPr>
          <w:b/>
          <w:bCs/>
          <w:lang w:eastAsia="de-CH"/>
        </w:rPr>
        <w:t>Funktionen:</w:t>
      </w:r>
    </w:p>
    <w:p w14:paraId="64CB6361" w14:textId="77777777" w:rsidR="0007712A" w:rsidRPr="0007712A" w:rsidRDefault="0007712A" w:rsidP="0007712A">
      <w:pPr>
        <w:rPr>
          <w:lang w:eastAsia="de-CH"/>
        </w:rPr>
      </w:pPr>
      <w:r w:rsidRPr="0007712A">
        <w:rPr>
          <w:lang w:eastAsia="de-CH"/>
        </w:rPr>
        <w:t xml:space="preserve">Stellt Textfelder zur Eingabe und Anzeige von Nachrichten, Buttons für die Verschlüsselungs- und Entschlüsselungsfunktionen sowie einen Button zum Laden des </w:t>
      </w:r>
      <w:proofErr w:type="spellStart"/>
      <w:r w:rsidRPr="0007712A">
        <w:rPr>
          <w:lang w:eastAsia="de-CH"/>
        </w:rPr>
        <w:t>One</w:t>
      </w:r>
      <w:proofErr w:type="spellEnd"/>
      <w:r w:rsidRPr="0007712A">
        <w:rPr>
          <w:lang w:eastAsia="de-CH"/>
        </w:rPr>
        <w:t>-Time-Pads bereit.</w:t>
      </w:r>
    </w:p>
    <w:p w14:paraId="2FF4E67D" w14:textId="226031DA" w:rsidR="0007712A" w:rsidRDefault="0007712A" w:rsidP="0007712A">
      <w:pPr>
        <w:rPr>
          <w:lang w:eastAsia="de-CH"/>
        </w:rPr>
      </w:pPr>
      <w:r w:rsidRPr="0007712A">
        <w:rPr>
          <w:lang w:eastAsia="de-CH"/>
        </w:rPr>
        <w:t>Zeigt Statusmeldungen an, die über den Erfolg oder Fehler von Operationen informieren.</w:t>
      </w:r>
    </w:p>
    <w:p w14:paraId="1EE3FC2C" w14:textId="328A4814" w:rsidR="00DD0BF4" w:rsidRPr="00DD0BF4" w:rsidRDefault="005276B0" w:rsidP="0007712A">
      <w:pPr>
        <w:rPr>
          <w:rFonts w:cs="Arial"/>
          <w:lang w:eastAsia="de-CH"/>
        </w:rPr>
      </w:pPr>
      <w:r w:rsidRPr="005276B0">
        <w:rPr>
          <w:rFonts w:cs="Arial"/>
          <w:lang w:eastAsia="de-CH"/>
        </w:rPr>
        <w:t>(Riesen, 2020)</w:t>
      </w:r>
    </w:p>
    <w:p w14:paraId="4AD58E4A" w14:textId="1B6C39C1" w:rsidR="000F2853" w:rsidRPr="000F2853" w:rsidRDefault="000F2853" w:rsidP="0007712A">
      <w:pPr>
        <w:rPr>
          <w:b/>
          <w:bCs/>
          <w:lang w:eastAsia="de-CH"/>
        </w:rPr>
      </w:pPr>
      <w:r w:rsidRPr="000F2853">
        <w:rPr>
          <w:b/>
          <w:bCs/>
          <w:lang w:eastAsia="de-CH"/>
        </w:rPr>
        <w:lastRenderedPageBreak/>
        <w:t>Controller (</w:t>
      </w:r>
      <w:proofErr w:type="spellStart"/>
      <w:r w:rsidRPr="000F2853">
        <w:rPr>
          <w:b/>
          <w:bCs/>
          <w:lang w:eastAsia="de-CH"/>
        </w:rPr>
        <w:t>CipherController</w:t>
      </w:r>
      <w:proofErr w:type="spellEnd"/>
      <w:r w:rsidRPr="000F2853">
        <w:rPr>
          <w:b/>
          <w:bCs/>
          <w:lang w:eastAsia="de-CH"/>
        </w:rPr>
        <w:t>):</w:t>
      </w:r>
    </w:p>
    <w:p w14:paraId="310F8A9A" w14:textId="207CD6AF" w:rsidR="0007712A" w:rsidRDefault="0007712A" w:rsidP="0007712A">
      <w:pPr>
        <w:rPr>
          <w:lang w:eastAsia="de-CH"/>
        </w:rPr>
      </w:pPr>
      <w:r w:rsidRPr="000F2853">
        <w:rPr>
          <w:b/>
          <w:bCs/>
          <w:lang w:eastAsia="de-CH"/>
        </w:rPr>
        <w:t>Verantwortlichkeit</w:t>
      </w:r>
      <w:r w:rsidRPr="000F2853">
        <w:rPr>
          <w:lang w:eastAsia="de-CH"/>
        </w:rPr>
        <w:t>:</w:t>
      </w:r>
      <w:r w:rsidRPr="0007712A">
        <w:rPr>
          <w:lang w:eastAsia="de-CH"/>
        </w:rPr>
        <w:t xml:space="preserve"> Vermittlung zwischen View und Model.</w:t>
      </w:r>
    </w:p>
    <w:p w14:paraId="166E375F" w14:textId="77578087" w:rsidR="000F2853" w:rsidRPr="000F2853" w:rsidRDefault="000F2853" w:rsidP="0007712A">
      <w:pPr>
        <w:rPr>
          <w:b/>
          <w:bCs/>
          <w:lang w:eastAsia="de-CH"/>
        </w:rPr>
      </w:pPr>
      <w:r w:rsidRPr="000F2853">
        <w:rPr>
          <w:b/>
          <w:bCs/>
          <w:lang w:eastAsia="de-CH"/>
        </w:rPr>
        <w:t>Funktionen:</w:t>
      </w:r>
    </w:p>
    <w:p w14:paraId="3C44FA35" w14:textId="77777777" w:rsidR="0007712A" w:rsidRPr="0007712A" w:rsidRDefault="0007712A" w:rsidP="0007712A">
      <w:pPr>
        <w:rPr>
          <w:lang w:eastAsia="de-CH"/>
        </w:rPr>
      </w:pPr>
      <w:r w:rsidRPr="0007712A">
        <w:rPr>
          <w:lang w:eastAsia="de-CH"/>
        </w:rPr>
        <w:t>Reagiert auf Benutzerinteraktionen wie das Betätigen von Buttons und ruft entsprechend Methoden im Model auf.</w:t>
      </w:r>
    </w:p>
    <w:p w14:paraId="4975362E" w14:textId="1362B216" w:rsidR="0007712A" w:rsidRDefault="0007712A" w:rsidP="0007712A">
      <w:pPr>
        <w:rPr>
          <w:lang w:eastAsia="de-CH"/>
        </w:rPr>
      </w:pPr>
      <w:r w:rsidRPr="0007712A">
        <w:rPr>
          <w:lang w:eastAsia="de-CH"/>
        </w:rPr>
        <w:t>Aktualisiert die View basierend auf den Rückmeldungen und Ergebnissen des Models.</w:t>
      </w:r>
    </w:p>
    <w:p w14:paraId="041DD159" w14:textId="5055D1DD" w:rsidR="000F2853" w:rsidRDefault="005276B0" w:rsidP="0007712A">
      <w:pPr>
        <w:rPr>
          <w:lang w:eastAsia="de-CH"/>
        </w:rPr>
      </w:pPr>
      <w:r>
        <w:rPr>
          <w:lang w:eastAsia="de-CH"/>
        </w:rPr>
        <w:fldChar w:fldCharType="begin"/>
      </w:r>
      <w:r>
        <w:rPr>
          <w:lang w:eastAsia="de-CH"/>
        </w:rPr>
        <w:instrText xml:space="preserve"> ADDIN ZOTERO_ITEM CSL_CITATION {"citationID":"9abDLnSn","properties":{"formattedCitation":"(Riesen, 2020)","plainCitation":"(Riesen, 2020)","noteIndex":0},"citationItems":[{"id":2,"uris":["http://zotero.org/users/local/IQj8D5cm/items/589IQ782"],"itemData":{"id":2,"type":"book","event-place":"Wiesbaden","ISBN":"978-3-658-30312-9","language":"de","license":"http://www.springer.com/tdm","note":"DOI: 10.1007/978-3-658-30313-6","publisher":"Springer Fachmedien Wiesbaden","publisher-place":"Wiesbaden","source":"DOI.org (Crossref)","title":"Java in 14 Wochen: Ein Lehrbuch für Studierende der Wirtschaftsinformatik","title-short":"Java in 14 Wochen","URL":"http://link.springer.com/10.1007/978-3-658-30313-6","author":[{"family":"Riesen","given":"Kaspar"}],"accessed":{"date-parts":[["2024",5,15]]},"issued":{"date-parts":[["2020"]]}}}],"schema":"https://github.com/citation-style-language/schema/raw/master/csl-citation.json"} </w:instrText>
      </w:r>
      <w:r>
        <w:rPr>
          <w:lang w:eastAsia="de-CH"/>
        </w:rPr>
        <w:fldChar w:fldCharType="separate"/>
      </w:r>
      <w:r w:rsidRPr="005276B0">
        <w:rPr>
          <w:rFonts w:cs="Arial"/>
        </w:rPr>
        <w:t>(Riesen, 2020)</w:t>
      </w:r>
      <w:r>
        <w:rPr>
          <w:lang w:eastAsia="de-CH"/>
        </w:rPr>
        <w:fldChar w:fldCharType="end"/>
      </w:r>
    </w:p>
    <w:p w14:paraId="37A9C47C" w14:textId="78457C07" w:rsidR="000F2853" w:rsidRPr="000F2853" w:rsidRDefault="000F2853" w:rsidP="0007712A">
      <w:pPr>
        <w:rPr>
          <w:b/>
          <w:bCs/>
          <w:lang w:eastAsia="de-CH"/>
        </w:rPr>
      </w:pPr>
      <w:r w:rsidRPr="000F2853">
        <w:rPr>
          <w:b/>
          <w:bCs/>
          <w:lang w:eastAsia="de-CH"/>
        </w:rPr>
        <w:t>Implementierungsdetails:</w:t>
      </w:r>
    </w:p>
    <w:p w14:paraId="53265AAE" w14:textId="0C8A6CE8" w:rsidR="000F2853" w:rsidRDefault="0007712A" w:rsidP="0007712A">
      <w:pPr>
        <w:rPr>
          <w:lang w:eastAsia="de-CH"/>
        </w:rPr>
      </w:pPr>
      <w:r w:rsidRPr="000F2853">
        <w:rPr>
          <w:b/>
          <w:bCs/>
          <w:lang w:eastAsia="de-CH"/>
        </w:rPr>
        <w:t>File Handling</w:t>
      </w:r>
      <w:r w:rsidRPr="000F2853">
        <w:rPr>
          <w:lang w:eastAsia="de-CH"/>
        </w:rPr>
        <w:t>:</w:t>
      </w:r>
      <w:r w:rsidRPr="0007712A">
        <w:rPr>
          <w:lang w:eastAsia="de-CH"/>
        </w:rPr>
        <w:t xml:space="preserve"> Das </w:t>
      </w:r>
      <w:proofErr w:type="spellStart"/>
      <w:r w:rsidRPr="0007712A">
        <w:rPr>
          <w:lang w:eastAsia="de-CH"/>
        </w:rPr>
        <w:t>One</w:t>
      </w:r>
      <w:proofErr w:type="spellEnd"/>
      <w:r w:rsidRPr="0007712A">
        <w:rPr>
          <w:lang w:eastAsia="de-CH"/>
        </w:rPr>
        <w:t>-Time-Pad wird aus einer Textdatei geladen, die über einen Dateiauswahldialog ausgewählt wird. Die Datei wird zeilenweise gelesen und in eine Liste von Integer-Werten umgewandelt, die die Grundlage für die Verschlüsselungsoperationen bilden.</w:t>
      </w:r>
    </w:p>
    <w:p w14:paraId="66D62FD0" w14:textId="2FA503F6" w:rsidR="000F2853" w:rsidRPr="000F2853" w:rsidRDefault="000F2853" w:rsidP="0007712A">
      <w:pPr>
        <w:rPr>
          <w:b/>
          <w:bCs/>
          <w:lang w:eastAsia="de-CH"/>
        </w:rPr>
      </w:pPr>
      <w:r w:rsidRPr="000F2853">
        <w:rPr>
          <w:b/>
          <w:bCs/>
          <w:lang w:eastAsia="de-CH"/>
        </w:rPr>
        <w:t>Verschlüsselung und Entschlüsselung</w:t>
      </w:r>
    </w:p>
    <w:p w14:paraId="3175E908" w14:textId="7F14E5B6" w:rsidR="0007712A" w:rsidRPr="0007712A" w:rsidRDefault="0007712A" w:rsidP="0007712A">
      <w:pPr>
        <w:rPr>
          <w:lang w:eastAsia="de-CH"/>
        </w:rPr>
      </w:pPr>
      <w:r w:rsidRPr="000F2853">
        <w:rPr>
          <w:b/>
          <w:bCs/>
          <w:lang w:eastAsia="de-CH"/>
        </w:rPr>
        <w:t>Verschlüsselung</w:t>
      </w:r>
      <w:r w:rsidRPr="000F2853">
        <w:rPr>
          <w:lang w:eastAsia="de-CH"/>
        </w:rPr>
        <w:t>:</w:t>
      </w:r>
      <w:r w:rsidRPr="0007712A">
        <w:rPr>
          <w:lang w:eastAsia="de-CH"/>
        </w:rPr>
        <w:t xml:space="preserve"> Jedes Zeichen der Eingabenachricht wird in einen Integer-Wert umgewandelt, mit einem Wert aus dem </w:t>
      </w:r>
      <w:proofErr w:type="spellStart"/>
      <w:r w:rsidRPr="0007712A">
        <w:rPr>
          <w:lang w:eastAsia="de-CH"/>
        </w:rPr>
        <w:t>One</w:t>
      </w:r>
      <w:proofErr w:type="spellEnd"/>
      <w:r w:rsidRPr="0007712A">
        <w:rPr>
          <w:lang w:eastAsia="de-CH"/>
        </w:rPr>
        <w:t>-Time-Pad addiert (</w:t>
      </w:r>
      <w:r w:rsidR="000F2853" w:rsidRPr="0007712A">
        <w:rPr>
          <w:lang w:eastAsia="de-CH"/>
        </w:rPr>
        <w:t>Modulo</w:t>
      </w:r>
      <w:r w:rsidRPr="0007712A">
        <w:rPr>
          <w:lang w:eastAsia="de-CH"/>
        </w:rPr>
        <w:t xml:space="preserve"> 95) und wieder in ein Zeichen umgewandelt.</w:t>
      </w:r>
    </w:p>
    <w:p w14:paraId="1379B665" w14:textId="003E9D08" w:rsidR="0007712A" w:rsidRPr="0007712A" w:rsidRDefault="0007712A" w:rsidP="0007712A">
      <w:pPr>
        <w:rPr>
          <w:lang w:eastAsia="de-CH"/>
        </w:rPr>
      </w:pPr>
      <w:r w:rsidRPr="000F2853">
        <w:rPr>
          <w:b/>
          <w:bCs/>
          <w:lang w:eastAsia="de-CH"/>
        </w:rPr>
        <w:t>Entschlüsselung</w:t>
      </w:r>
      <w:r w:rsidRPr="000F2853">
        <w:rPr>
          <w:lang w:eastAsia="de-CH"/>
        </w:rPr>
        <w:t>:</w:t>
      </w:r>
      <w:r w:rsidRPr="0007712A">
        <w:rPr>
          <w:lang w:eastAsia="de-CH"/>
        </w:rPr>
        <w:t xml:space="preserve"> Jedes Zeichen der verschlüsselten Nachricht wird in einen Integer-Wert umgewandelt, vom entsprechenden Wert des </w:t>
      </w:r>
      <w:proofErr w:type="spellStart"/>
      <w:r w:rsidRPr="0007712A">
        <w:rPr>
          <w:lang w:eastAsia="de-CH"/>
        </w:rPr>
        <w:t>One</w:t>
      </w:r>
      <w:proofErr w:type="spellEnd"/>
      <w:r w:rsidRPr="0007712A">
        <w:rPr>
          <w:lang w:eastAsia="de-CH"/>
        </w:rPr>
        <w:t>-Time-Pads subtrahiert (</w:t>
      </w:r>
      <w:r w:rsidR="000F2853" w:rsidRPr="0007712A">
        <w:rPr>
          <w:lang w:eastAsia="de-CH"/>
        </w:rPr>
        <w:t>Modulo</w:t>
      </w:r>
      <w:r w:rsidRPr="0007712A">
        <w:rPr>
          <w:lang w:eastAsia="de-CH"/>
        </w:rPr>
        <w:t xml:space="preserve"> 95) und wieder in ein Zeichen umgewandelt.</w:t>
      </w:r>
    </w:p>
    <w:p w14:paraId="0629C410" w14:textId="71D48D0F" w:rsidR="0007712A" w:rsidRDefault="0007712A" w:rsidP="0007712A">
      <w:pPr>
        <w:rPr>
          <w:lang w:eastAsia="de-CH"/>
        </w:rPr>
      </w:pPr>
      <w:r w:rsidRPr="000F2853">
        <w:rPr>
          <w:b/>
          <w:bCs/>
          <w:lang w:eastAsia="de-CH"/>
        </w:rPr>
        <w:t>Fehlerbehandlung</w:t>
      </w:r>
      <w:r w:rsidRPr="000F2853">
        <w:rPr>
          <w:lang w:eastAsia="de-CH"/>
        </w:rPr>
        <w:t>:</w:t>
      </w:r>
      <w:r w:rsidRPr="0007712A">
        <w:rPr>
          <w:lang w:eastAsia="de-CH"/>
        </w:rPr>
        <w:t xml:space="preserve"> Die Anwendung überprüft, ob das </w:t>
      </w:r>
      <w:proofErr w:type="spellStart"/>
      <w:r w:rsidRPr="0007712A">
        <w:rPr>
          <w:lang w:eastAsia="de-CH"/>
        </w:rPr>
        <w:t>One</w:t>
      </w:r>
      <w:proofErr w:type="spellEnd"/>
      <w:r w:rsidRPr="0007712A">
        <w:rPr>
          <w:lang w:eastAsia="de-CH"/>
        </w:rPr>
        <w:t xml:space="preserve">-Time-Pad </w:t>
      </w:r>
      <w:r w:rsidR="007F3931">
        <w:rPr>
          <w:lang w:eastAsia="de-CH"/>
        </w:rPr>
        <w:t>ausgeschöpft</w:t>
      </w:r>
      <w:r w:rsidRPr="0007712A">
        <w:rPr>
          <w:lang w:eastAsia="de-CH"/>
        </w:rPr>
        <w:t xml:space="preserve"> ist, und wirft eine Ausnahme, wenn weitere Zeichen ohne Zurücksetzen des Pads verarbeitet werden sollen. Fehlermeldungen werden in der Benutzeroberfläche angezeigt.</w:t>
      </w:r>
    </w:p>
    <w:p w14:paraId="3814CABD" w14:textId="77777777" w:rsidR="00DD0BF4" w:rsidRDefault="00B91872" w:rsidP="00DD0BF4">
      <w:pPr>
        <w:keepNext/>
      </w:pPr>
      <w:r w:rsidRPr="00B91872">
        <w:rPr>
          <w:lang w:eastAsia="de-CH"/>
        </w:rPr>
        <w:drawing>
          <wp:inline distT="0" distB="0" distL="0" distR="0" wp14:anchorId="0DCD7BF6" wp14:editId="19945267">
            <wp:extent cx="6096000" cy="559740"/>
            <wp:effectExtent l="0" t="0" r="0" b="0"/>
            <wp:docPr id="77912728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9127287" name=""/>
                    <pic:cNvPicPr/>
                  </pic:nvPicPr>
                  <pic:blipFill>
                    <a:blip r:embed="rId13"/>
                    <a:stretch>
                      <a:fillRect/>
                    </a:stretch>
                  </pic:blipFill>
                  <pic:spPr>
                    <a:xfrm>
                      <a:off x="0" y="0"/>
                      <a:ext cx="6156967" cy="565338"/>
                    </a:xfrm>
                    <a:prstGeom prst="rect">
                      <a:avLst/>
                    </a:prstGeom>
                  </pic:spPr>
                </pic:pic>
              </a:graphicData>
            </a:graphic>
          </wp:inline>
        </w:drawing>
      </w:r>
    </w:p>
    <w:p w14:paraId="3998648C" w14:textId="68FD0741" w:rsidR="00701D14" w:rsidRDefault="00DD0BF4" w:rsidP="00DD0BF4">
      <w:pPr>
        <w:pStyle w:val="Beschriftung"/>
        <w:rPr>
          <w:lang w:eastAsia="de-CH"/>
        </w:rPr>
      </w:pPr>
      <w:bookmarkStart w:id="5" w:name="_Toc166698784"/>
      <w:r>
        <w:t xml:space="preserve">Abbildung </w:t>
      </w:r>
      <w:fldSimple w:instr=" SEQ Abbildung \* ARABIC ">
        <w:r w:rsidR="006C33A3">
          <w:rPr>
            <w:noProof/>
          </w:rPr>
          <w:t>2</w:t>
        </w:r>
      </w:fldSimple>
      <w:r>
        <w:t xml:space="preserve"> Beispiel aus der Methode </w:t>
      </w:r>
      <w:proofErr w:type="spellStart"/>
      <w:r>
        <w:t>encrypt</w:t>
      </w:r>
      <w:bookmarkEnd w:id="5"/>
      <w:proofErr w:type="spellEnd"/>
    </w:p>
    <w:p w14:paraId="3202909F" w14:textId="4A6B34EB" w:rsidR="007F3931" w:rsidRPr="007F3931" w:rsidRDefault="007F3931" w:rsidP="0007712A">
      <w:pPr>
        <w:rPr>
          <w:b/>
          <w:bCs/>
          <w:lang w:eastAsia="de-CH"/>
        </w:rPr>
      </w:pPr>
      <w:r w:rsidRPr="007F3931">
        <w:rPr>
          <w:b/>
          <w:bCs/>
          <w:lang w:eastAsia="de-CH"/>
        </w:rPr>
        <w:t>Zusammenarbeit zwischen den Komponenten:</w:t>
      </w:r>
    </w:p>
    <w:p w14:paraId="0B5358E8" w14:textId="77777777" w:rsidR="0007712A" w:rsidRPr="0007712A" w:rsidRDefault="0007712A" w:rsidP="0007712A">
      <w:pPr>
        <w:rPr>
          <w:lang w:eastAsia="de-CH"/>
        </w:rPr>
      </w:pPr>
      <w:r w:rsidRPr="0007712A">
        <w:rPr>
          <w:lang w:eastAsia="de-CH"/>
        </w:rPr>
        <w:t>Der Controller initiiert das Laden des Pads und steuert die Verschlüsselungs- und Entschlüsselungsoperationen basierend auf Benutzereingaben.</w:t>
      </w:r>
    </w:p>
    <w:p w14:paraId="17866D83" w14:textId="77777777" w:rsidR="0007712A" w:rsidRPr="0007712A" w:rsidRDefault="0007712A" w:rsidP="0007712A">
      <w:pPr>
        <w:rPr>
          <w:lang w:eastAsia="de-CH"/>
        </w:rPr>
      </w:pPr>
      <w:r w:rsidRPr="0007712A">
        <w:rPr>
          <w:lang w:eastAsia="de-CH"/>
        </w:rPr>
        <w:t>Die View informiert den Controller über Benutzeraktionen und aktualisiert die Darstellung basierend auf den Ergebnissen und Statusupdates vom Controller.</w:t>
      </w:r>
    </w:p>
    <w:p w14:paraId="739C941B" w14:textId="3A804105" w:rsidR="007F3931" w:rsidRDefault="0007712A" w:rsidP="0007712A">
      <w:pPr>
        <w:rPr>
          <w:lang w:eastAsia="de-CH"/>
        </w:rPr>
      </w:pPr>
      <w:r w:rsidRPr="0007712A">
        <w:rPr>
          <w:lang w:eastAsia="de-CH"/>
        </w:rPr>
        <w:t>Das Model führt die logischen Operationen aus und informiert den Controller über Erfolg oder Misserfolg von Operationen.</w:t>
      </w:r>
    </w:p>
    <w:p w14:paraId="604240E5" w14:textId="20333A0C" w:rsidR="007F3931" w:rsidRPr="00AA310A" w:rsidRDefault="006C33A3" w:rsidP="0007712A">
      <w:pPr>
        <w:rPr>
          <w:b/>
          <w:bCs/>
        </w:rPr>
      </w:pPr>
      <w:r>
        <w:rPr>
          <w:noProof/>
        </w:rPr>
        <w:lastRenderedPageBreak/>
        <mc:AlternateContent>
          <mc:Choice Requires="wps">
            <w:drawing>
              <wp:anchor distT="0" distB="0" distL="114300" distR="114300" simplePos="0" relativeHeight="251661312" behindDoc="0" locked="0" layoutInCell="1" allowOverlap="1" wp14:anchorId="6846AFBB" wp14:editId="310E24A4">
                <wp:simplePos x="0" y="0"/>
                <wp:positionH relativeFrom="column">
                  <wp:posOffset>1176655</wp:posOffset>
                </wp:positionH>
                <wp:positionV relativeFrom="paragraph">
                  <wp:posOffset>7958455</wp:posOffset>
                </wp:positionV>
                <wp:extent cx="3134360" cy="635"/>
                <wp:effectExtent l="0" t="0" r="0" b="0"/>
                <wp:wrapTopAndBottom/>
                <wp:docPr id="634916064" name="Textfeld 1"/>
                <wp:cNvGraphicFramePr/>
                <a:graphic xmlns:a="http://schemas.openxmlformats.org/drawingml/2006/main">
                  <a:graphicData uri="http://schemas.microsoft.com/office/word/2010/wordprocessingShape">
                    <wps:wsp>
                      <wps:cNvSpPr txBox="1"/>
                      <wps:spPr>
                        <a:xfrm>
                          <a:off x="0" y="0"/>
                          <a:ext cx="3134360" cy="635"/>
                        </a:xfrm>
                        <a:prstGeom prst="rect">
                          <a:avLst/>
                        </a:prstGeom>
                        <a:solidFill>
                          <a:prstClr val="white"/>
                        </a:solidFill>
                        <a:ln>
                          <a:noFill/>
                        </a:ln>
                      </wps:spPr>
                      <wps:txbx>
                        <w:txbxContent>
                          <w:p w14:paraId="39319F32" w14:textId="72E4E959" w:rsidR="006C33A3" w:rsidRPr="00F54685" w:rsidRDefault="006C33A3" w:rsidP="006C33A3">
                            <w:pPr>
                              <w:pStyle w:val="Beschriftung"/>
                              <w:rPr>
                                <w:noProof/>
                                <w:szCs w:val="22"/>
                              </w:rPr>
                            </w:pPr>
                            <w:bookmarkStart w:id="6" w:name="_Toc166698785"/>
                            <w:r>
                              <w:t xml:space="preserve">Abbildung </w:t>
                            </w:r>
                            <w:fldSimple w:instr=" SEQ Abbildung \* ARABIC ">
                              <w:r>
                                <w:rPr>
                                  <w:noProof/>
                                </w:rPr>
                                <w:t>3</w:t>
                              </w:r>
                            </w:fldSimple>
                            <w:r>
                              <w:t xml:space="preserve"> UML-Diagramm der Anwendung</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46AFBB" id="Textfeld 1" o:spid="_x0000_s1027" type="#_x0000_t202" style="position:absolute;margin-left:92.65pt;margin-top:626.65pt;width:246.8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" stroked="f">
                <v:textbox style="mso-fit-shape-to-text:t" inset="0,0,0,0">
                  <w:txbxContent>
                    <w:p w14:paraId="39319F32" w14:textId="72E4E959" w:rsidR="006C33A3" w:rsidRPr="00F54685" w:rsidRDefault="006C33A3" w:rsidP="006C33A3">
                      <w:pPr>
                        <w:pStyle w:val="Beschriftung"/>
                        <w:rPr>
                          <w:noProof/>
                          <w:szCs w:val="22"/>
                        </w:rPr>
                      </w:pPr>
                      <w:bookmarkStart w:id="7" w:name="_Toc166698785"/>
                      <w:r>
                        <w:t xml:space="preserve">Abbildung </w:t>
                      </w:r>
                      <w:fldSimple w:instr=" SEQ Abbildung \* ARABIC ">
                        <w:r>
                          <w:rPr>
                            <w:noProof/>
                          </w:rPr>
                          <w:t>3</w:t>
                        </w:r>
                      </w:fldSimple>
                      <w:r>
                        <w:t xml:space="preserve"> UML-Diagramm der Anwendung</w:t>
                      </w:r>
                      <w:bookmarkEnd w:id="7"/>
                    </w:p>
                  </w:txbxContent>
                </v:textbox>
                <w10:wrap type="topAndBottom"/>
              </v:shape>
            </w:pict>
          </mc:Fallback>
        </mc:AlternateContent>
      </w:r>
      <w:r w:rsidR="00A91441">
        <w:rPr>
          <w:noProof/>
        </w:rPr>
        <w:drawing>
          <wp:anchor distT="0" distB="0" distL="114300" distR="114300" simplePos="0" relativeHeight="251658240" behindDoc="1" locked="0" layoutInCell="1" allowOverlap="1" wp14:anchorId="12823206" wp14:editId="61B12D34">
            <wp:simplePos x="0" y="0"/>
            <wp:positionH relativeFrom="column">
              <wp:posOffset>1176655</wp:posOffset>
            </wp:positionH>
            <wp:positionV relativeFrom="paragraph">
              <wp:posOffset>386080</wp:posOffset>
            </wp:positionV>
            <wp:extent cx="3134360" cy="7515225"/>
            <wp:effectExtent l="0" t="0" r="8890" b="9525"/>
            <wp:wrapTopAndBottom/>
            <wp:docPr id="1954329312" name="Grafik 1" descr="Ein Bild, das Text, Screenshot, Schrift, Dokumen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329312" name="Grafik 1" descr="Ein Bild, das Text, Screenshot, Schrift, Dokument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3134360" cy="7515225"/>
                    </a:xfrm>
                    <a:prstGeom prst="rect">
                      <a:avLst/>
                    </a:prstGeom>
                  </pic:spPr>
                </pic:pic>
              </a:graphicData>
            </a:graphic>
            <wp14:sizeRelH relativeFrom="margin">
              <wp14:pctWidth>0</wp14:pctWidth>
            </wp14:sizeRelH>
            <wp14:sizeRelV relativeFrom="margin">
              <wp14:pctHeight>0</wp14:pctHeight>
            </wp14:sizeRelV>
          </wp:anchor>
        </w:drawing>
      </w:r>
      <w:r w:rsidR="00AA310A" w:rsidRPr="00AA310A">
        <w:rPr>
          <w:b/>
          <w:bCs/>
        </w:rPr>
        <w:t>UML- Diagramm:</w:t>
      </w:r>
    </w:p>
    <w:p w14:paraId="0A786AD8" w14:textId="19C8E07E" w:rsidR="007F3931" w:rsidRDefault="007F3931" w:rsidP="0007712A"/>
    <w:p w14:paraId="176B589D" w14:textId="77777777" w:rsidR="00A91441" w:rsidRDefault="00A91441" w:rsidP="0007712A"/>
    <w:p w14:paraId="4DC2CD0C" w14:textId="77777777" w:rsidR="00A91441" w:rsidRPr="0007712A" w:rsidRDefault="00A91441" w:rsidP="0007712A"/>
    <w:p w14:paraId="2B50345D" w14:textId="3B1D3190" w:rsidR="00047651" w:rsidRDefault="00047651" w:rsidP="00047651">
      <w:pPr>
        <w:pStyle w:val="berschrift1"/>
        <w:rPr>
          <w:b/>
          <w:bCs/>
        </w:rPr>
      </w:pPr>
      <w:bookmarkStart w:id="8" w:name="_Toc166699124"/>
      <w:r w:rsidRPr="00DC3752">
        <w:rPr>
          <w:b/>
          <w:bCs/>
        </w:rPr>
        <w:lastRenderedPageBreak/>
        <w:t>Ergebnisse</w:t>
      </w:r>
      <w:bookmarkEnd w:id="8"/>
    </w:p>
    <w:p w14:paraId="3A83C43F" w14:textId="68BC673D" w:rsidR="006C33A3" w:rsidRDefault="004C7959" w:rsidP="006C33A3">
      <w:r w:rsidRPr="00C448B1">
        <w:t xml:space="preserve">Die Implementierung des </w:t>
      </w:r>
      <w:proofErr w:type="spellStart"/>
      <w:r w:rsidRPr="00C448B1">
        <w:t>One</w:t>
      </w:r>
      <w:proofErr w:type="spellEnd"/>
      <w:r w:rsidRPr="00C448B1">
        <w:t xml:space="preserve">- Time- Pads </w:t>
      </w:r>
      <w:r w:rsidR="00C448B1" w:rsidRPr="00C448B1">
        <w:t>in Java unter Ve</w:t>
      </w:r>
      <w:r w:rsidR="00C448B1">
        <w:t xml:space="preserve">rwendung der JavaFX- Bibliothek für die Benutzeroberfläche </w:t>
      </w:r>
      <w:r w:rsidR="00394531">
        <w:t xml:space="preserve">hat zu einer funktionierenden Anwendung geführt, die in der Lage ist, </w:t>
      </w:r>
      <w:r w:rsidR="005C54D6">
        <w:t>Nachrichten sicher zu verschlüsseln und zu entschlüsseln</w:t>
      </w:r>
      <w:r w:rsidR="00C76A1B">
        <w:t xml:space="preserve">. Im folgenden Abschnitt werden </w:t>
      </w:r>
      <w:r w:rsidR="00571EEE">
        <w:t>die Ergebnisse dieser Implementierung diskutiert.</w:t>
      </w:r>
    </w:p>
    <w:p w14:paraId="666A8BFE" w14:textId="77777777" w:rsidR="00571EEE" w:rsidRDefault="00571EEE" w:rsidP="006C33A3"/>
    <w:p w14:paraId="55ABAB83" w14:textId="096869F6" w:rsidR="00571EEE" w:rsidRPr="002427ED" w:rsidRDefault="00571EEE" w:rsidP="006C33A3">
      <w:pPr>
        <w:rPr>
          <w:b/>
          <w:bCs/>
        </w:rPr>
      </w:pPr>
      <w:r w:rsidRPr="002427ED">
        <w:rPr>
          <w:b/>
          <w:bCs/>
        </w:rPr>
        <w:t>Funktionalität:</w:t>
      </w:r>
    </w:p>
    <w:p w14:paraId="5C8D19C0" w14:textId="23C08DDA" w:rsidR="005C09AD" w:rsidRDefault="005C09AD" w:rsidP="006C33A3">
      <w:r>
        <w:t>Die Kernfunktionalität dieser Anwendung, also die Verschlüsselung und Entschlüsselung von Nachrichten funktioniert wie erwartet.</w:t>
      </w:r>
      <w:r w:rsidR="00744029">
        <w:t xml:space="preserve"> Die Anwendung verwendet die Methode </w:t>
      </w:r>
      <w:proofErr w:type="gramStart"/>
      <w:r w:rsidR="00744029">
        <w:t>«</w:t>
      </w:r>
      <w:proofErr w:type="spellStart"/>
      <w:r w:rsidR="00744029">
        <w:t>encrypt</w:t>
      </w:r>
      <w:proofErr w:type="spellEnd"/>
      <w:r w:rsidR="00744029">
        <w:t>»</w:t>
      </w:r>
      <w:proofErr w:type="gramEnd"/>
      <w:r w:rsidR="00744029">
        <w:t xml:space="preserve"> </w:t>
      </w:r>
      <w:r w:rsidR="00F25949">
        <w:t xml:space="preserve">um damit jedes Zeichen der Nachricht </w:t>
      </w:r>
      <w:r w:rsidR="004A1308">
        <w:t xml:space="preserve">mit einem Zeichen des </w:t>
      </w:r>
      <w:proofErr w:type="spellStart"/>
      <w:r w:rsidR="004A1308">
        <w:t>One</w:t>
      </w:r>
      <w:proofErr w:type="spellEnd"/>
      <w:r w:rsidR="004A1308">
        <w:t>- Time- Pads zu kombinieren</w:t>
      </w:r>
      <w:r w:rsidR="00BC526B">
        <w:t>. Da das Pad zufällig generiert und mindestens so la</w:t>
      </w:r>
      <w:r w:rsidR="00BA4E75">
        <w:t xml:space="preserve">ng wie die Nachricht ist, ist die Sicherheit der Verschlüsselung theoretisch gewährleistet. </w:t>
      </w:r>
    </w:p>
    <w:p w14:paraId="0D91A3D3" w14:textId="0483776A" w:rsidR="006204B6" w:rsidRDefault="006204B6" w:rsidP="006C33A3">
      <w:r>
        <w:t>Die Methode «</w:t>
      </w:r>
      <w:proofErr w:type="spellStart"/>
      <w:r>
        <w:t>decrypt</w:t>
      </w:r>
      <w:proofErr w:type="spellEnd"/>
      <w:r>
        <w:t>» kehrt dabei die Verschlüsselung um.</w:t>
      </w:r>
    </w:p>
    <w:p w14:paraId="20C76C1A" w14:textId="3B72FBC0" w:rsidR="00E538A3" w:rsidRDefault="00E538A3" w:rsidP="006C33A3">
      <w:r>
        <w:t>Die Anwendung ermöglicht es dem Benutzer</w:t>
      </w:r>
      <w:r w:rsidR="0076483A">
        <w:t xml:space="preserve">, ein neues Pad aus einer Datei zu laden. </w:t>
      </w:r>
      <w:r w:rsidR="00E723A0">
        <w:t xml:space="preserve">Dies erhöht die Flexibilität und minimiert die Wiederverwendung </w:t>
      </w:r>
      <w:r w:rsidR="00395C89">
        <w:t>von Pads,</w:t>
      </w:r>
      <w:r w:rsidR="00E723A0">
        <w:t xml:space="preserve"> </w:t>
      </w:r>
      <w:r w:rsidR="001F04DB">
        <w:t>welche ein Sicherheitsrisiko darstellen würde.</w:t>
      </w:r>
    </w:p>
    <w:p w14:paraId="55D33475" w14:textId="51827FCB" w:rsidR="002427ED" w:rsidRDefault="002427ED" w:rsidP="006C33A3">
      <w:pPr>
        <w:rPr>
          <w:b/>
          <w:bCs/>
        </w:rPr>
      </w:pPr>
    </w:p>
    <w:p w14:paraId="7E97110F" w14:textId="27AF1DF6" w:rsidR="00365610" w:rsidRDefault="00365610" w:rsidP="006C33A3">
      <w:pPr>
        <w:rPr>
          <w:b/>
          <w:bCs/>
        </w:rPr>
      </w:pPr>
      <w:r>
        <w:rPr>
          <w:b/>
          <w:bCs/>
        </w:rPr>
        <w:t>Einschränkungen:</w:t>
      </w:r>
    </w:p>
    <w:p w14:paraId="535E8582" w14:textId="062A0824" w:rsidR="00395C89" w:rsidRDefault="00F73F5B" w:rsidP="006C33A3">
      <w:r>
        <w:t>Pad-Länge: Das Pad muss mindestens so lang sein wie die Nachricht</w:t>
      </w:r>
      <w:r w:rsidR="00745060">
        <w:t xml:space="preserve">. Dies erfordert die Vorbereitung eines ausreichend </w:t>
      </w:r>
      <w:r w:rsidR="004A6D97">
        <w:t>langen Pads, bevor Nachrichten sicher verschlüsselt werden können.</w:t>
      </w:r>
    </w:p>
    <w:p w14:paraId="49D8FCB9" w14:textId="3949D637" w:rsidR="004A6D97" w:rsidRDefault="004A6D97" w:rsidP="006C33A3">
      <w:r>
        <w:t xml:space="preserve">Benutzerfehler: </w:t>
      </w:r>
      <w:r w:rsidR="00FB7097">
        <w:t xml:space="preserve">Benutzer können ein zu kurzes Pad laden, was die Sicherheit der Verschlüsselung </w:t>
      </w:r>
      <w:r w:rsidR="00496B11">
        <w:t>gefährden könnte, wenn das Pad für mehrere Nachrichten verwendet wird.</w:t>
      </w:r>
    </w:p>
    <w:p w14:paraId="756E933D" w14:textId="77777777" w:rsidR="00496F8B" w:rsidRDefault="00496F8B" w:rsidP="006C33A3"/>
    <w:p w14:paraId="655E83DA" w14:textId="77777777" w:rsidR="005357E5" w:rsidRDefault="005357E5" w:rsidP="006C33A3"/>
    <w:p w14:paraId="009CBD5A" w14:textId="77777777" w:rsidR="005357E5" w:rsidRDefault="005357E5" w:rsidP="006C33A3"/>
    <w:p w14:paraId="4C760E84" w14:textId="77777777" w:rsidR="005357E5" w:rsidRDefault="005357E5" w:rsidP="006C33A3"/>
    <w:p w14:paraId="47D9388B" w14:textId="77777777" w:rsidR="005357E5" w:rsidRDefault="005357E5" w:rsidP="006C33A3"/>
    <w:p w14:paraId="6B21D05A" w14:textId="77777777" w:rsidR="005357E5" w:rsidRDefault="005357E5" w:rsidP="006C33A3"/>
    <w:p w14:paraId="17E485A5" w14:textId="11920EB2" w:rsidR="00047651" w:rsidRDefault="00047651" w:rsidP="00047651">
      <w:pPr>
        <w:pStyle w:val="berschrift1"/>
        <w:rPr>
          <w:b/>
          <w:bCs/>
        </w:rPr>
      </w:pPr>
      <w:bookmarkStart w:id="9" w:name="_Toc166699125"/>
      <w:r w:rsidRPr="00DC3752">
        <w:rPr>
          <w:b/>
          <w:bCs/>
        </w:rPr>
        <w:lastRenderedPageBreak/>
        <w:t>Zusammenfassung</w:t>
      </w:r>
      <w:bookmarkEnd w:id="9"/>
    </w:p>
    <w:p w14:paraId="424C431F" w14:textId="57F4FF47" w:rsidR="009F0A52" w:rsidRPr="009F0A52" w:rsidRDefault="009F0A52" w:rsidP="009F0A52">
      <w:pPr>
        <w:rPr>
          <w:b/>
          <w:bCs/>
        </w:rPr>
      </w:pPr>
      <w:r w:rsidRPr="009F0A52">
        <w:rPr>
          <w:b/>
          <w:bCs/>
        </w:rPr>
        <w:t>Schlussfolgerungen:</w:t>
      </w:r>
    </w:p>
    <w:p w14:paraId="68C290DF" w14:textId="75ABEA38" w:rsidR="004A3404" w:rsidRDefault="00B47FED" w:rsidP="004A3404">
      <w:r>
        <w:t xml:space="preserve">Die Projektarbeit zur Implementierung einer </w:t>
      </w:r>
      <w:proofErr w:type="spellStart"/>
      <w:r>
        <w:t>One</w:t>
      </w:r>
      <w:proofErr w:type="spellEnd"/>
      <w:r>
        <w:t xml:space="preserve">- Time- Pad Verschlüsselungsanwendung </w:t>
      </w:r>
      <w:r w:rsidR="001D089E">
        <w:t xml:space="preserve">hat uns gezeigt, dass die Prinzipien der Kryptografie </w:t>
      </w:r>
      <w:r w:rsidR="00563260">
        <w:t>in einer praktischen, Benutzerfreundlichen Anwendung umgesetzt werden können.</w:t>
      </w:r>
      <w:r w:rsidR="00241A75">
        <w:t xml:space="preserve"> </w:t>
      </w:r>
      <w:r w:rsidR="003F7628">
        <w:t xml:space="preserve">Die Entwicklung und das </w:t>
      </w:r>
      <w:proofErr w:type="spellStart"/>
      <w:r w:rsidR="003F7628">
        <w:t>Testing</w:t>
      </w:r>
      <w:proofErr w:type="spellEnd"/>
      <w:r w:rsidR="003F7628">
        <w:t xml:space="preserve"> </w:t>
      </w:r>
      <w:r w:rsidR="0061335E">
        <w:t xml:space="preserve">der Anwendung zeigen, dass mit einem korrekt implementierten </w:t>
      </w:r>
      <w:proofErr w:type="spellStart"/>
      <w:r w:rsidR="001161D7">
        <w:t>One</w:t>
      </w:r>
      <w:proofErr w:type="spellEnd"/>
      <w:r w:rsidR="001161D7">
        <w:t xml:space="preserve">- Time- Pad Verfahren eine sehr hohe Sicherheitsstufe erreicht werden </w:t>
      </w:r>
      <w:r w:rsidR="009F0A52">
        <w:t>kann,</w:t>
      </w:r>
      <w:r w:rsidR="00EB334E">
        <w:t xml:space="preserve"> solange das Pad zufällig bleibt und nur einmal verwendet wird.</w:t>
      </w:r>
    </w:p>
    <w:p w14:paraId="02B88EFD" w14:textId="77777777" w:rsidR="009F0A52" w:rsidRDefault="009F0A52" w:rsidP="004A3404"/>
    <w:p w14:paraId="56C94048" w14:textId="20A4FC03" w:rsidR="009F0A52" w:rsidRDefault="00E168AB" w:rsidP="004A3404">
      <w:pPr>
        <w:rPr>
          <w:b/>
          <w:bCs/>
        </w:rPr>
      </w:pPr>
      <w:r>
        <w:rPr>
          <w:b/>
          <w:bCs/>
        </w:rPr>
        <w:t>Weiterführende Untersuchungen:</w:t>
      </w:r>
    </w:p>
    <w:p w14:paraId="58D5174F" w14:textId="198BAEC4" w:rsidR="00E168AB" w:rsidRDefault="00271BD6" w:rsidP="004A3404">
      <w:r>
        <w:t>Automatisi</w:t>
      </w:r>
      <w:r w:rsidR="00A65845">
        <w:t>erte Pad-Generierung:</w:t>
      </w:r>
    </w:p>
    <w:p w14:paraId="38038F78" w14:textId="78BBEF72" w:rsidR="00A65845" w:rsidRPr="00E168AB" w:rsidRDefault="00A65845" w:rsidP="004A3404">
      <w:r>
        <w:t xml:space="preserve">Es wäre Interessant, </w:t>
      </w:r>
      <w:r w:rsidR="00F14EA8">
        <w:t xml:space="preserve">automatisierte Methoden </w:t>
      </w:r>
      <w:r w:rsidR="00EC7581">
        <w:t xml:space="preserve">zu </w:t>
      </w:r>
      <w:r w:rsidR="00321577">
        <w:t>untersuchen</w:t>
      </w:r>
      <w:r w:rsidR="00EC7581">
        <w:t xml:space="preserve"> welche </w:t>
      </w:r>
      <w:r w:rsidR="001A18D8">
        <w:t xml:space="preserve">Pads </w:t>
      </w:r>
      <w:r w:rsidR="00321577">
        <w:t>generieren,</w:t>
      </w:r>
      <w:r w:rsidR="001A18D8">
        <w:t xml:space="preserve"> die noch sicherer und zufälliger sind und auch lange genug, </w:t>
      </w:r>
      <w:r w:rsidR="00321577">
        <w:t>um sie praktisch einsetzbar zu machen.</w:t>
      </w:r>
    </w:p>
    <w:p w14:paraId="259EC4D0" w14:textId="77777777" w:rsidR="005E41F6" w:rsidRDefault="005E41F6" w:rsidP="004A3404"/>
    <w:p w14:paraId="52E596F6" w14:textId="2E0D5EBB" w:rsidR="00321577" w:rsidRDefault="00321577" w:rsidP="004A3404">
      <w:r>
        <w:t>Multi-Faktor-Verschlüsselung:</w:t>
      </w:r>
    </w:p>
    <w:p w14:paraId="30EE8687" w14:textId="24A446F4" w:rsidR="00321577" w:rsidRDefault="00BC2C1E" w:rsidP="004A3404">
      <w:r>
        <w:t xml:space="preserve">Kombinieren des </w:t>
      </w:r>
      <w:proofErr w:type="spellStart"/>
      <w:r>
        <w:t>One</w:t>
      </w:r>
      <w:proofErr w:type="spellEnd"/>
      <w:r>
        <w:t xml:space="preserve">- Time- Pad Verfahrens mit anderen </w:t>
      </w:r>
      <w:r w:rsidR="00A17E1F">
        <w:t>Verschlüsselungsmethoden,</w:t>
      </w:r>
      <w:r w:rsidR="000874C8">
        <w:t xml:space="preserve"> um eine noch höhere Sicherheit zu erreichen.</w:t>
      </w:r>
    </w:p>
    <w:p w14:paraId="133EF411" w14:textId="77777777" w:rsidR="00A17E1F" w:rsidRDefault="00A17E1F" w:rsidP="004A3404"/>
    <w:p w14:paraId="557BB0C3" w14:textId="77777777" w:rsidR="00A17E1F" w:rsidRDefault="00A17E1F" w:rsidP="004A3404"/>
    <w:p w14:paraId="18006919" w14:textId="77777777" w:rsidR="00A17E1F" w:rsidRDefault="00A17E1F" w:rsidP="004A3404"/>
    <w:p w14:paraId="4128FDA1" w14:textId="77777777" w:rsidR="00A17E1F" w:rsidRDefault="00A17E1F" w:rsidP="004A3404"/>
    <w:p w14:paraId="7ECBB585" w14:textId="77777777" w:rsidR="00A17E1F" w:rsidRDefault="00A17E1F" w:rsidP="004A3404"/>
    <w:p w14:paraId="5663B236" w14:textId="77777777" w:rsidR="00A17E1F" w:rsidRDefault="00A17E1F" w:rsidP="004A3404"/>
    <w:p w14:paraId="647DF736" w14:textId="77777777" w:rsidR="00A17E1F" w:rsidRDefault="00A17E1F" w:rsidP="004A3404"/>
    <w:p w14:paraId="6075CCD0" w14:textId="77777777" w:rsidR="00A17E1F" w:rsidRDefault="00A17E1F" w:rsidP="004A3404"/>
    <w:p w14:paraId="7B4087A4" w14:textId="77777777" w:rsidR="00A17E1F" w:rsidRDefault="00A17E1F" w:rsidP="004A3404"/>
    <w:p w14:paraId="1444A8BA" w14:textId="77777777" w:rsidR="00A17E1F" w:rsidRDefault="00A17E1F" w:rsidP="004A3404"/>
    <w:p w14:paraId="717F622A" w14:textId="77777777" w:rsidR="00A17E1F" w:rsidRDefault="00A17E1F" w:rsidP="004A3404"/>
    <w:p w14:paraId="7F144997" w14:textId="77777777" w:rsidR="00A17E1F" w:rsidRDefault="00A17E1F" w:rsidP="004A3404"/>
    <w:p w14:paraId="356444BD" w14:textId="77777777" w:rsidR="00A17E1F" w:rsidRDefault="00A17E1F" w:rsidP="004A3404"/>
    <w:p w14:paraId="5D759417" w14:textId="77777777" w:rsidR="00A17E1F" w:rsidRDefault="00A17E1F" w:rsidP="004A3404"/>
    <w:p w14:paraId="42057115" w14:textId="77777777" w:rsidR="00A17E1F" w:rsidRPr="005E41F6" w:rsidRDefault="00A17E1F" w:rsidP="004A3404"/>
    <w:p w14:paraId="62AE943B" w14:textId="62EE3E57" w:rsidR="00047651" w:rsidRDefault="00047651" w:rsidP="00047651">
      <w:pPr>
        <w:pStyle w:val="berschrift1"/>
        <w:rPr>
          <w:b/>
          <w:bCs/>
        </w:rPr>
      </w:pPr>
      <w:bookmarkStart w:id="10" w:name="_Toc166699126"/>
      <w:r w:rsidRPr="00DC3752">
        <w:rPr>
          <w:b/>
          <w:bCs/>
        </w:rPr>
        <w:lastRenderedPageBreak/>
        <w:t>Quellen und Literatur</w:t>
      </w:r>
      <w:bookmarkEnd w:id="10"/>
    </w:p>
    <w:p w14:paraId="5F3FDCE0" w14:textId="300435CA" w:rsidR="00A17E1F" w:rsidRPr="00A17E1F" w:rsidRDefault="00A17E1F" w:rsidP="00A17E1F">
      <w:pPr>
        <w:rPr>
          <w:b/>
          <w:bCs/>
        </w:rPr>
      </w:pPr>
      <w:r w:rsidRPr="00A17E1F">
        <w:rPr>
          <w:b/>
          <w:bCs/>
        </w:rPr>
        <w:t>Tabellen:</w:t>
      </w:r>
    </w:p>
    <w:p w14:paraId="26A02187" w14:textId="37C8A218" w:rsidR="00A17E1F" w:rsidRDefault="00A17E1F">
      <w:pPr>
        <w:pStyle w:val="Abbildungsverzeichnis"/>
        <w:tabs>
          <w:tab w:val="right" w:leader="dot" w:pos="9062"/>
        </w:tabs>
        <w:rPr>
          <w:noProof/>
        </w:rPr>
      </w:pPr>
      <w:r>
        <w:fldChar w:fldCharType="begin"/>
      </w:r>
      <w:r>
        <w:instrText xml:space="preserve"> TOC \h \z \c "Tabelle" </w:instrText>
      </w:r>
      <w:r>
        <w:fldChar w:fldCharType="separate"/>
      </w:r>
      <w:hyperlink w:anchor="_Toc166698741" w:history="1">
        <w:r w:rsidRPr="002A02F1">
          <w:rPr>
            <w:rStyle w:val="Hyperlink"/>
            <w:noProof/>
          </w:rPr>
          <w:t>Tabelle 1 Anforderungen der Anwendung</w:t>
        </w:r>
        <w:r>
          <w:rPr>
            <w:noProof/>
            <w:webHidden/>
          </w:rPr>
          <w:tab/>
        </w:r>
        <w:r>
          <w:rPr>
            <w:noProof/>
            <w:webHidden/>
          </w:rPr>
          <w:fldChar w:fldCharType="begin"/>
        </w:r>
        <w:r>
          <w:rPr>
            <w:noProof/>
            <w:webHidden/>
          </w:rPr>
          <w:instrText xml:space="preserve"> PAGEREF _Toc166698741 \h </w:instrText>
        </w:r>
        <w:r>
          <w:rPr>
            <w:noProof/>
            <w:webHidden/>
          </w:rPr>
        </w:r>
        <w:r>
          <w:rPr>
            <w:noProof/>
            <w:webHidden/>
          </w:rPr>
          <w:fldChar w:fldCharType="separate"/>
        </w:r>
        <w:r>
          <w:rPr>
            <w:noProof/>
            <w:webHidden/>
          </w:rPr>
          <w:t>3</w:t>
        </w:r>
        <w:r>
          <w:rPr>
            <w:noProof/>
            <w:webHidden/>
          </w:rPr>
          <w:fldChar w:fldCharType="end"/>
        </w:r>
      </w:hyperlink>
    </w:p>
    <w:p w14:paraId="37DCB27F" w14:textId="6832FF99" w:rsidR="00A17E1F" w:rsidRDefault="00A17E1F" w:rsidP="00A17E1F">
      <w:r>
        <w:fldChar w:fldCharType="end"/>
      </w:r>
    </w:p>
    <w:p w14:paraId="472D120A" w14:textId="224A0D76" w:rsidR="00A17E1F" w:rsidRPr="00A17E1F" w:rsidRDefault="00A17E1F" w:rsidP="00A17E1F">
      <w:pPr>
        <w:rPr>
          <w:b/>
          <w:bCs/>
        </w:rPr>
      </w:pPr>
      <w:r w:rsidRPr="00A17E1F">
        <w:rPr>
          <w:b/>
          <w:bCs/>
        </w:rPr>
        <w:t>Abbildungen:</w:t>
      </w:r>
    </w:p>
    <w:p w14:paraId="520F6405" w14:textId="0C371E98" w:rsidR="00A17E1F" w:rsidRDefault="00A17E1F">
      <w:pPr>
        <w:pStyle w:val="Abbildungsverzeichnis"/>
        <w:tabs>
          <w:tab w:val="right" w:leader="dot" w:pos="9062"/>
        </w:tabs>
        <w:rPr>
          <w:rFonts w:asciiTheme="minorHAnsi" w:eastAsiaTheme="minorEastAsia" w:hAnsiTheme="minorHAnsi"/>
          <w:noProof/>
          <w:szCs w:val="24"/>
          <w:lang w:eastAsia="de-CH"/>
        </w:rPr>
      </w:pPr>
      <w:r>
        <w:fldChar w:fldCharType="begin"/>
      </w:r>
      <w:r>
        <w:instrText xml:space="preserve"> TOC \h \z \c "Abbildung" </w:instrText>
      </w:r>
      <w:r>
        <w:fldChar w:fldCharType="separate"/>
      </w:r>
      <w:hyperlink w:anchor="_Toc166698783" w:history="1">
        <w:r w:rsidRPr="00DE33E1">
          <w:rPr>
            <w:rStyle w:val="Hyperlink"/>
            <w:noProof/>
          </w:rPr>
          <w:t>Abbildung 1 Textdatei als Parameter</w:t>
        </w:r>
        <w:r>
          <w:rPr>
            <w:noProof/>
            <w:webHidden/>
          </w:rPr>
          <w:tab/>
        </w:r>
        <w:r>
          <w:rPr>
            <w:noProof/>
            <w:webHidden/>
          </w:rPr>
          <w:fldChar w:fldCharType="begin"/>
        </w:r>
        <w:r>
          <w:rPr>
            <w:noProof/>
            <w:webHidden/>
          </w:rPr>
          <w:instrText xml:space="preserve"> PAGEREF _Toc166698783 \h </w:instrText>
        </w:r>
        <w:r>
          <w:rPr>
            <w:noProof/>
            <w:webHidden/>
          </w:rPr>
        </w:r>
        <w:r>
          <w:rPr>
            <w:noProof/>
            <w:webHidden/>
          </w:rPr>
          <w:fldChar w:fldCharType="separate"/>
        </w:r>
        <w:r>
          <w:rPr>
            <w:noProof/>
            <w:webHidden/>
          </w:rPr>
          <w:t>4</w:t>
        </w:r>
        <w:r>
          <w:rPr>
            <w:noProof/>
            <w:webHidden/>
          </w:rPr>
          <w:fldChar w:fldCharType="end"/>
        </w:r>
      </w:hyperlink>
    </w:p>
    <w:p w14:paraId="337CF0F4" w14:textId="3786B3A1" w:rsidR="00A17E1F" w:rsidRDefault="00A17E1F">
      <w:pPr>
        <w:pStyle w:val="Abbildungsverzeichnis"/>
        <w:tabs>
          <w:tab w:val="right" w:leader="dot" w:pos="9062"/>
        </w:tabs>
        <w:rPr>
          <w:rFonts w:asciiTheme="minorHAnsi" w:eastAsiaTheme="minorEastAsia" w:hAnsiTheme="minorHAnsi"/>
          <w:noProof/>
          <w:szCs w:val="24"/>
          <w:lang w:eastAsia="de-CH"/>
        </w:rPr>
      </w:pPr>
      <w:hyperlink w:anchor="_Toc166698784" w:history="1">
        <w:r w:rsidRPr="00DE33E1">
          <w:rPr>
            <w:rStyle w:val="Hyperlink"/>
            <w:noProof/>
          </w:rPr>
          <w:t>Abbildung 2 Beispiel aus der Methode encrypt</w:t>
        </w:r>
        <w:r>
          <w:rPr>
            <w:noProof/>
            <w:webHidden/>
          </w:rPr>
          <w:tab/>
        </w:r>
        <w:r>
          <w:rPr>
            <w:noProof/>
            <w:webHidden/>
          </w:rPr>
          <w:fldChar w:fldCharType="begin"/>
        </w:r>
        <w:r>
          <w:rPr>
            <w:noProof/>
            <w:webHidden/>
          </w:rPr>
          <w:instrText xml:space="preserve"> PAGEREF _Toc166698784 \h </w:instrText>
        </w:r>
        <w:r>
          <w:rPr>
            <w:noProof/>
            <w:webHidden/>
          </w:rPr>
        </w:r>
        <w:r>
          <w:rPr>
            <w:noProof/>
            <w:webHidden/>
          </w:rPr>
          <w:fldChar w:fldCharType="separate"/>
        </w:r>
        <w:r>
          <w:rPr>
            <w:noProof/>
            <w:webHidden/>
          </w:rPr>
          <w:t>5</w:t>
        </w:r>
        <w:r>
          <w:rPr>
            <w:noProof/>
            <w:webHidden/>
          </w:rPr>
          <w:fldChar w:fldCharType="end"/>
        </w:r>
      </w:hyperlink>
    </w:p>
    <w:p w14:paraId="5B349203" w14:textId="5F9DA531" w:rsidR="00A17E1F" w:rsidRDefault="00A17E1F">
      <w:pPr>
        <w:pStyle w:val="Abbildungsverzeichnis"/>
        <w:tabs>
          <w:tab w:val="right" w:leader="dot" w:pos="9062"/>
        </w:tabs>
        <w:rPr>
          <w:rFonts w:asciiTheme="minorHAnsi" w:eastAsiaTheme="minorEastAsia" w:hAnsiTheme="minorHAnsi"/>
          <w:noProof/>
          <w:szCs w:val="24"/>
          <w:lang w:eastAsia="de-CH"/>
        </w:rPr>
      </w:pPr>
      <w:hyperlink r:id="rId15" w:anchor="_Toc166698785" w:history="1">
        <w:r w:rsidRPr="00DE33E1">
          <w:rPr>
            <w:rStyle w:val="Hyperlink"/>
            <w:noProof/>
          </w:rPr>
          <w:t>Abbildung 3 UML-Diagramm der Anwendung</w:t>
        </w:r>
        <w:r>
          <w:rPr>
            <w:noProof/>
            <w:webHidden/>
          </w:rPr>
          <w:tab/>
        </w:r>
        <w:r>
          <w:rPr>
            <w:noProof/>
            <w:webHidden/>
          </w:rPr>
          <w:fldChar w:fldCharType="begin"/>
        </w:r>
        <w:r>
          <w:rPr>
            <w:noProof/>
            <w:webHidden/>
          </w:rPr>
          <w:instrText xml:space="preserve"> PAGEREF _Toc166698785 \h </w:instrText>
        </w:r>
        <w:r>
          <w:rPr>
            <w:noProof/>
            <w:webHidden/>
          </w:rPr>
        </w:r>
        <w:r>
          <w:rPr>
            <w:noProof/>
            <w:webHidden/>
          </w:rPr>
          <w:fldChar w:fldCharType="separate"/>
        </w:r>
        <w:r>
          <w:rPr>
            <w:noProof/>
            <w:webHidden/>
          </w:rPr>
          <w:t>6</w:t>
        </w:r>
        <w:r>
          <w:rPr>
            <w:noProof/>
            <w:webHidden/>
          </w:rPr>
          <w:fldChar w:fldCharType="end"/>
        </w:r>
      </w:hyperlink>
    </w:p>
    <w:p w14:paraId="42D72BDB" w14:textId="0AD260F9" w:rsidR="00A17E1F" w:rsidRDefault="00A17E1F" w:rsidP="00A17E1F">
      <w:r>
        <w:fldChar w:fldCharType="end"/>
      </w:r>
    </w:p>
    <w:p w14:paraId="2CD91BD3" w14:textId="6FB2BBBF" w:rsidR="00A17E1F" w:rsidRPr="005F2817" w:rsidRDefault="00A17E1F" w:rsidP="00A17E1F">
      <w:pPr>
        <w:rPr>
          <w:b/>
          <w:bCs/>
        </w:rPr>
      </w:pPr>
      <w:r w:rsidRPr="005F2817">
        <w:rPr>
          <w:b/>
          <w:bCs/>
        </w:rPr>
        <w:t>Literatur:</w:t>
      </w:r>
    </w:p>
    <w:p w14:paraId="672B6C03" w14:textId="77777777" w:rsidR="009E730F" w:rsidRPr="009E730F" w:rsidRDefault="009E730F" w:rsidP="009E730F">
      <w:pPr>
        <w:pStyle w:val="Literaturverzeichnis"/>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Pr="009E730F">
        <w:rPr>
          <w:rFonts w:cs="Arial"/>
        </w:rPr>
        <w:t xml:space="preserve">Riesen, K. (2020). </w:t>
      </w:r>
      <w:r w:rsidRPr="009E730F">
        <w:rPr>
          <w:rFonts w:cs="Arial"/>
          <w:i/>
          <w:iCs/>
        </w:rPr>
        <w:t>Java in 14 Wochen: Ein Lehrbuch für Studierende der Wirtschaftsinformatik</w:t>
      </w:r>
      <w:r w:rsidRPr="009E730F">
        <w:rPr>
          <w:rFonts w:cs="Arial"/>
        </w:rPr>
        <w:t>. Springer Fachmedien Wiesbaden. https://doi.org/10.1007/978-3-658-30313-6</w:t>
      </w:r>
    </w:p>
    <w:p w14:paraId="6E8B1413" w14:textId="196DF68A" w:rsidR="00310E96" w:rsidRPr="00310E96" w:rsidRDefault="009E730F" w:rsidP="009E730F">
      <w:pPr>
        <w:pStyle w:val="Literaturverzeichnis"/>
        <w:ind w:left="0" w:firstLine="0"/>
        <w:rPr>
          <w:rFonts w:cs="Arial"/>
        </w:rPr>
      </w:pPr>
      <w:r>
        <w:rPr>
          <w:rFonts w:cs="Arial"/>
        </w:rPr>
        <w:fldChar w:fldCharType="end"/>
      </w:r>
    </w:p>
    <w:p w14:paraId="03A04500" w14:textId="557DB696" w:rsidR="00A17E1F" w:rsidRPr="00A17E1F" w:rsidRDefault="00A17E1F" w:rsidP="00A17E1F"/>
    <w:sectPr w:rsidR="00A17E1F" w:rsidRPr="00A17E1F" w:rsidSect="00C24757">
      <w:headerReference w:type="default" r:id="rId16"/>
      <w:footerReference w:type="default" r:id="rId1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137355" w14:textId="77777777" w:rsidR="00E843F9" w:rsidRDefault="00E843F9" w:rsidP="00047651">
      <w:pPr>
        <w:spacing w:line="240" w:lineRule="auto"/>
      </w:pPr>
      <w:r>
        <w:separator/>
      </w:r>
    </w:p>
  </w:endnote>
  <w:endnote w:type="continuationSeparator" w:id="0">
    <w:p w14:paraId="44E14DA5" w14:textId="77777777" w:rsidR="00E843F9" w:rsidRDefault="00E843F9" w:rsidP="0004765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84024580"/>
      <w:docPartObj>
        <w:docPartGallery w:val="Page Numbers (Bottom of Page)"/>
        <w:docPartUnique/>
      </w:docPartObj>
    </w:sdtPr>
    <w:sdtEndPr/>
    <w:sdtContent>
      <w:p w14:paraId="2CA5741C" w14:textId="3930CDA6" w:rsidR="00362A2C" w:rsidRDefault="00362A2C">
        <w:pPr>
          <w:pStyle w:val="Fuzeile"/>
          <w:jc w:val="right"/>
        </w:pPr>
        <w:r>
          <w:fldChar w:fldCharType="begin"/>
        </w:r>
        <w:r>
          <w:instrText>PAGE   \* MERGEFORMAT</w:instrText>
        </w:r>
        <w:r>
          <w:fldChar w:fldCharType="separate"/>
        </w:r>
        <w:r>
          <w:rPr>
            <w:lang w:val="de-DE"/>
          </w:rPr>
          <w:t>2</w:t>
        </w:r>
        <w:r>
          <w:fldChar w:fldCharType="end"/>
        </w:r>
      </w:p>
    </w:sdtContent>
  </w:sdt>
  <w:p w14:paraId="04A335CE" w14:textId="77777777" w:rsidR="00362A2C" w:rsidRDefault="00362A2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D40528C" w14:textId="77777777" w:rsidR="00E843F9" w:rsidRDefault="00E843F9" w:rsidP="00047651">
      <w:pPr>
        <w:spacing w:line="240" w:lineRule="auto"/>
      </w:pPr>
      <w:r>
        <w:separator/>
      </w:r>
    </w:p>
  </w:footnote>
  <w:footnote w:type="continuationSeparator" w:id="0">
    <w:p w14:paraId="71A0008F" w14:textId="77777777" w:rsidR="00E843F9" w:rsidRDefault="00E843F9" w:rsidP="0004765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97F2BA" w14:textId="034D1B77" w:rsidR="00047651" w:rsidRDefault="00047651">
    <w:pPr>
      <w:pStyle w:val="Kopfzeile"/>
    </w:pPr>
    <w:r>
      <w:rPr>
        <w:noProof/>
      </w:rPr>
      <w:drawing>
        <wp:inline distT="0" distB="0" distL="0" distR="0" wp14:anchorId="40235E3A" wp14:editId="27E2A12E">
          <wp:extent cx="1989549" cy="308345"/>
          <wp:effectExtent l="0" t="0" r="0" b="0"/>
          <wp:docPr id="1989416041" name="Grafik 1989416041" descr="A black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160246" name="Picture 1" descr="A black text on a white background&#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018374" cy="312812"/>
                  </a:xfrm>
                  <a:prstGeom prst="rect">
                    <a:avLst/>
                  </a:prstGeom>
                  <a:noFill/>
                  <a:ln>
                    <a:noFill/>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21D1B68"/>
    <w:multiLevelType w:val="multilevel"/>
    <w:tmpl w:val="3B4C30D8"/>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4B8F7DEA"/>
    <w:multiLevelType w:val="multilevel"/>
    <w:tmpl w:val="A758661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9625A07"/>
    <w:multiLevelType w:val="multilevel"/>
    <w:tmpl w:val="2FB6A5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893387612">
    <w:abstractNumId w:val="1"/>
  </w:num>
  <w:num w:numId="2" w16cid:durableId="239607081">
    <w:abstractNumId w:val="0"/>
  </w:num>
  <w:num w:numId="3" w16cid:durableId="4247644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51"/>
    <w:rsid w:val="000055A2"/>
    <w:rsid w:val="00047651"/>
    <w:rsid w:val="00061D40"/>
    <w:rsid w:val="0007712A"/>
    <w:rsid w:val="00081DDB"/>
    <w:rsid w:val="000874C8"/>
    <w:rsid w:val="000C3028"/>
    <w:rsid w:val="000F2853"/>
    <w:rsid w:val="00102DD7"/>
    <w:rsid w:val="001161D7"/>
    <w:rsid w:val="00132264"/>
    <w:rsid w:val="001329B3"/>
    <w:rsid w:val="00183CE2"/>
    <w:rsid w:val="00192546"/>
    <w:rsid w:val="001A18D8"/>
    <w:rsid w:val="001D089E"/>
    <w:rsid w:val="001F04DB"/>
    <w:rsid w:val="00233C91"/>
    <w:rsid w:val="00241A75"/>
    <w:rsid w:val="002427ED"/>
    <w:rsid w:val="0025480D"/>
    <w:rsid w:val="0025650B"/>
    <w:rsid w:val="00271BD6"/>
    <w:rsid w:val="002946E9"/>
    <w:rsid w:val="002B3FFD"/>
    <w:rsid w:val="00310E96"/>
    <w:rsid w:val="00321577"/>
    <w:rsid w:val="00336CEA"/>
    <w:rsid w:val="00362A2C"/>
    <w:rsid w:val="00365610"/>
    <w:rsid w:val="00394531"/>
    <w:rsid w:val="00395C89"/>
    <w:rsid w:val="003F7628"/>
    <w:rsid w:val="0043648C"/>
    <w:rsid w:val="00444ECE"/>
    <w:rsid w:val="00496B11"/>
    <w:rsid w:val="00496F8B"/>
    <w:rsid w:val="004A1308"/>
    <w:rsid w:val="004A3404"/>
    <w:rsid w:val="004A6D97"/>
    <w:rsid w:val="004C7959"/>
    <w:rsid w:val="004F2B8B"/>
    <w:rsid w:val="004F7188"/>
    <w:rsid w:val="005276B0"/>
    <w:rsid w:val="005357E5"/>
    <w:rsid w:val="00563260"/>
    <w:rsid w:val="00571EEE"/>
    <w:rsid w:val="005C09AD"/>
    <w:rsid w:val="005C3425"/>
    <w:rsid w:val="005C54D6"/>
    <w:rsid w:val="005E41F6"/>
    <w:rsid w:val="005F2817"/>
    <w:rsid w:val="00611516"/>
    <w:rsid w:val="00612E33"/>
    <w:rsid w:val="0061335E"/>
    <w:rsid w:val="006204B6"/>
    <w:rsid w:val="00646ADE"/>
    <w:rsid w:val="00663927"/>
    <w:rsid w:val="006C33A3"/>
    <w:rsid w:val="00701D14"/>
    <w:rsid w:val="00744029"/>
    <w:rsid w:val="00745060"/>
    <w:rsid w:val="0076483A"/>
    <w:rsid w:val="007B6911"/>
    <w:rsid w:val="007D72D5"/>
    <w:rsid w:val="007F3931"/>
    <w:rsid w:val="0087095F"/>
    <w:rsid w:val="00874E5B"/>
    <w:rsid w:val="008914FB"/>
    <w:rsid w:val="008C6212"/>
    <w:rsid w:val="00964977"/>
    <w:rsid w:val="009E3FA1"/>
    <w:rsid w:val="009E730F"/>
    <w:rsid w:val="009F0A52"/>
    <w:rsid w:val="00A05BDB"/>
    <w:rsid w:val="00A17E1F"/>
    <w:rsid w:val="00A65845"/>
    <w:rsid w:val="00A91441"/>
    <w:rsid w:val="00AA2CA0"/>
    <w:rsid w:val="00AA310A"/>
    <w:rsid w:val="00AB5307"/>
    <w:rsid w:val="00AD6118"/>
    <w:rsid w:val="00B3710F"/>
    <w:rsid w:val="00B47FED"/>
    <w:rsid w:val="00B62980"/>
    <w:rsid w:val="00B91872"/>
    <w:rsid w:val="00BA38BB"/>
    <w:rsid w:val="00BA3B5D"/>
    <w:rsid w:val="00BA4E75"/>
    <w:rsid w:val="00BC2C1E"/>
    <w:rsid w:val="00BC526B"/>
    <w:rsid w:val="00C24757"/>
    <w:rsid w:val="00C448B1"/>
    <w:rsid w:val="00C60AB6"/>
    <w:rsid w:val="00C662A1"/>
    <w:rsid w:val="00C76A1B"/>
    <w:rsid w:val="00CE0C59"/>
    <w:rsid w:val="00CF067A"/>
    <w:rsid w:val="00D173BF"/>
    <w:rsid w:val="00D84156"/>
    <w:rsid w:val="00DB5F6B"/>
    <w:rsid w:val="00DC3752"/>
    <w:rsid w:val="00DC400B"/>
    <w:rsid w:val="00DD0BF4"/>
    <w:rsid w:val="00E0098F"/>
    <w:rsid w:val="00E168AB"/>
    <w:rsid w:val="00E538A3"/>
    <w:rsid w:val="00E723A0"/>
    <w:rsid w:val="00E843F9"/>
    <w:rsid w:val="00EB334E"/>
    <w:rsid w:val="00EC7581"/>
    <w:rsid w:val="00F14EA8"/>
    <w:rsid w:val="00F25949"/>
    <w:rsid w:val="00F73F5B"/>
    <w:rsid w:val="00FB7097"/>
    <w:rsid w:val="00FD6852"/>
    <w:rsid w:val="00FD70D4"/>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500B3A"/>
  <w15:chartTrackingRefBased/>
  <w15:docId w15:val="{89491FA5-371F-4D74-A966-9A48733B0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C3752"/>
    <w:pPr>
      <w:spacing w:after="0" w:line="360" w:lineRule="auto"/>
    </w:pPr>
    <w:rPr>
      <w:rFonts w:ascii="Arial" w:hAnsi="Arial"/>
      <w:sz w:val="24"/>
    </w:rPr>
  </w:style>
  <w:style w:type="paragraph" w:styleId="berschrift1">
    <w:name w:val="heading 1"/>
    <w:basedOn w:val="Standard"/>
    <w:next w:val="Standard"/>
    <w:link w:val="berschrift1Zchn"/>
    <w:uiPriority w:val="9"/>
    <w:qFormat/>
    <w:rsid w:val="00047651"/>
    <w:pPr>
      <w:keepNext/>
      <w:keepLines/>
      <w:spacing w:before="360" w:after="80"/>
      <w:outlineLvl w:val="0"/>
    </w:pPr>
    <w:rPr>
      <w:rFonts w:eastAsiaTheme="majorEastAsia" w:cstheme="majorBidi"/>
      <w:szCs w:val="40"/>
    </w:rPr>
  </w:style>
  <w:style w:type="paragraph" w:styleId="berschrift2">
    <w:name w:val="heading 2"/>
    <w:basedOn w:val="Standard"/>
    <w:next w:val="Standard"/>
    <w:link w:val="berschrift2Zchn"/>
    <w:uiPriority w:val="9"/>
    <w:unhideWhenUsed/>
    <w:qFormat/>
    <w:rsid w:val="0004765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semiHidden/>
    <w:unhideWhenUsed/>
    <w:qFormat/>
    <w:rsid w:val="00047651"/>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47651"/>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47651"/>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47651"/>
    <w:pPr>
      <w:keepNext/>
      <w:keepLines/>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47651"/>
    <w:pPr>
      <w:keepNext/>
      <w:keepLines/>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47651"/>
    <w:pPr>
      <w:keepNext/>
      <w:keepLines/>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47651"/>
    <w:pPr>
      <w:keepNext/>
      <w:keepLines/>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47651"/>
    <w:rPr>
      <w:rFonts w:ascii="Arial" w:eastAsiaTheme="majorEastAsia" w:hAnsi="Arial" w:cstheme="majorBidi"/>
      <w:sz w:val="24"/>
      <w:szCs w:val="40"/>
    </w:rPr>
  </w:style>
  <w:style w:type="character" w:customStyle="1" w:styleId="berschrift2Zchn">
    <w:name w:val="Überschrift 2 Zchn"/>
    <w:basedOn w:val="Absatz-Standardschriftart"/>
    <w:link w:val="berschrift2"/>
    <w:uiPriority w:val="9"/>
    <w:rsid w:val="00047651"/>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semiHidden/>
    <w:rsid w:val="00047651"/>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47651"/>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47651"/>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47651"/>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47651"/>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47651"/>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47651"/>
    <w:rPr>
      <w:rFonts w:eastAsiaTheme="majorEastAsia" w:cstheme="majorBidi"/>
      <w:color w:val="272727" w:themeColor="text1" w:themeTint="D8"/>
    </w:rPr>
  </w:style>
  <w:style w:type="paragraph" w:styleId="Titel">
    <w:name w:val="Title"/>
    <w:basedOn w:val="Standard"/>
    <w:next w:val="Standard"/>
    <w:link w:val="TitelZchn"/>
    <w:uiPriority w:val="10"/>
    <w:qFormat/>
    <w:rsid w:val="0004765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47651"/>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47651"/>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4765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47651"/>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47651"/>
    <w:rPr>
      <w:i/>
      <w:iCs/>
      <w:color w:val="404040" w:themeColor="text1" w:themeTint="BF"/>
    </w:rPr>
  </w:style>
  <w:style w:type="paragraph" w:styleId="Listenabsatz">
    <w:name w:val="List Paragraph"/>
    <w:basedOn w:val="Standard"/>
    <w:uiPriority w:val="34"/>
    <w:qFormat/>
    <w:rsid w:val="00047651"/>
    <w:pPr>
      <w:ind w:left="720"/>
      <w:contextualSpacing/>
    </w:pPr>
  </w:style>
  <w:style w:type="character" w:styleId="IntensiveHervorhebung">
    <w:name w:val="Intense Emphasis"/>
    <w:basedOn w:val="Absatz-Standardschriftart"/>
    <w:uiPriority w:val="21"/>
    <w:qFormat/>
    <w:rsid w:val="00047651"/>
    <w:rPr>
      <w:i/>
      <w:iCs/>
      <w:color w:val="0F4761" w:themeColor="accent1" w:themeShade="BF"/>
    </w:rPr>
  </w:style>
  <w:style w:type="paragraph" w:styleId="IntensivesZitat">
    <w:name w:val="Intense Quote"/>
    <w:basedOn w:val="Standard"/>
    <w:next w:val="Standard"/>
    <w:link w:val="IntensivesZitatZchn"/>
    <w:uiPriority w:val="30"/>
    <w:qFormat/>
    <w:rsid w:val="0004765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47651"/>
    <w:rPr>
      <w:i/>
      <w:iCs/>
      <w:color w:val="0F4761" w:themeColor="accent1" w:themeShade="BF"/>
    </w:rPr>
  </w:style>
  <w:style w:type="character" w:styleId="IntensiverVerweis">
    <w:name w:val="Intense Reference"/>
    <w:basedOn w:val="Absatz-Standardschriftart"/>
    <w:uiPriority w:val="32"/>
    <w:qFormat/>
    <w:rsid w:val="00047651"/>
    <w:rPr>
      <w:b/>
      <w:bCs/>
      <w:smallCaps/>
      <w:color w:val="0F4761" w:themeColor="accent1" w:themeShade="BF"/>
      <w:spacing w:val="5"/>
    </w:rPr>
  </w:style>
  <w:style w:type="paragraph" w:styleId="Kopfzeile">
    <w:name w:val="header"/>
    <w:basedOn w:val="Standard"/>
    <w:link w:val="KopfzeileZchn"/>
    <w:uiPriority w:val="99"/>
    <w:unhideWhenUsed/>
    <w:rsid w:val="00047651"/>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47651"/>
  </w:style>
  <w:style w:type="paragraph" w:styleId="Fuzeile">
    <w:name w:val="footer"/>
    <w:basedOn w:val="Standard"/>
    <w:link w:val="FuzeileZchn"/>
    <w:uiPriority w:val="99"/>
    <w:unhideWhenUsed/>
    <w:rsid w:val="00047651"/>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47651"/>
  </w:style>
  <w:style w:type="paragraph" w:styleId="Inhaltsverzeichnisberschrift">
    <w:name w:val="TOC Heading"/>
    <w:basedOn w:val="berschrift1"/>
    <w:next w:val="Standard"/>
    <w:uiPriority w:val="39"/>
    <w:unhideWhenUsed/>
    <w:qFormat/>
    <w:rsid w:val="00047651"/>
    <w:pPr>
      <w:spacing w:before="240" w:after="0"/>
      <w:outlineLvl w:val="9"/>
    </w:pPr>
    <w:rPr>
      <w:rFonts w:asciiTheme="majorHAnsi" w:hAnsiTheme="majorHAnsi"/>
      <w:color w:val="0F4761" w:themeColor="accent1" w:themeShade="BF"/>
      <w:kern w:val="0"/>
      <w:sz w:val="32"/>
      <w:szCs w:val="32"/>
      <w:lang w:eastAsia="de-CH"/>
      <w14:ligatures w14:val="none"/>
    </w:rPr>
  </w:style>
  <w:style w:type="paragraph" w:styleId="Verzeichnis1">
    <w:name w:val="toc 1"/>
    <w:basedOn w:val="Standard"/>
    <w:next w:val="Standard"/>
    <w:autoRedefine/>
    <w:uiPriority w:val="39"/>
    <w:unhideWhenUsed/>
    <w:rsid w:val="00047651"/>
    <w:pPr>
      <w:spacing w:after="100"/>
    </w:pPr>
  </w:style>
  <w:style w:type="character" w:styleId="Hyperlink">
    <w:name w:val="Hyperlink"/>
    <w:basedOn w:val="Absatz-Standardschriftart"/>
    <w:uiPriority w:val="99"/>
    <w:unhideWhenUsed/>
    <w:rsid w:val="00047651"/>
    <w:rPr>
      <w:color w:val="467886" w:themeColor="hyperlink"/>
      <w:u w:val="single"/>
    </w:rPr>
  </w:style>
  <w:style w:type="paragraph" w:styleId="StandardWeb">
    <w:name w:val="Normal (Web)"/>
    <w:basedOn w:val="Standard"/>
    <w:uiPriority w:val="99"/>
    <w:semiHidden/>
    <w:unhideWhenUsed/>
    <w:rsid w:val="00DC3752"/>
    <w:pPr>
      <w:spacing w:before="100" w:beforeAutospacing="1" w:after="100" w:afterAutospacing="1" w:line="240" w:lineRule="auto"/>
    </w:pPr>
    <w:rPr>
      <w:rFonts w:ascii="Times New Roman" w:eastAsia="Times New Roman" w:hAnsi="Times New Roman" w:cs="Times New Roman"/>
      <w:kern w:val="0"/>
      <w:szCs w:val="24"/>
      <w:lang w:eastAsia="de-CH"/>
      <w14:ligatures w14:val="none"/>
    </w:rPr>
  </w:style>
  <w:style w:type="table" w:styleId="Tabellenraster">
    <w:name w:val="Table Grid"/>
    <w:basedOn w:val="NormaleTabelle"/>
    <w:uiPriority w:val="39"/>
    <w:rsid w:val="00C60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einLeerraum">
    <w:name w:val="No Spacing"/>
    <w:link w:val="KeinLeerraumZchn"/>
    <w:uiPriority w:val="1"/>
    <w:qFormat/>
    <w:rsid w:val="00DB5F6B"/>
    <w:pPr>
      <w:spacing w:after="0" w:line="240" w:lineRule="auto"/>
    </w:pPr>
    <w:rPr>
      <w:rFonts w:eastAsiaTheme="minorEastAsia"/>
      <w:kern w:val="0"/>
      <w:lang w:eastAsia="de-CH"/>
      <w14:ligatures w14:val="none"/>
    </w:rPr>
  </w:style>
  <w:style w:type="character" w:customStyle="1" w:styleId="KeinLeerraumZchn">
    <w:name w:val="Kein Leerraum Zchn"/>
    <w:basedOn w:val="Absatz-Standardschriftart"/>
    <w:link w:val="KeinLeerraum"/>
    <w:uiPriority w:val="1"/>
    <w:rsid w:val="00DB5F6B"/>
    <w:rPr>
      <w:rFonts w:eastAsiaTheme="minorEastAsia"/>
      <w:kern w:val="0"/>
      <w:lang w:eastAsia="de-CH"/>
      <w14:ligatures w14:val="none"/>
    </w:rPr>
  </w:style>
  <w:style w:type="character" w:styleId="Fett">
    <w:name w:val="Strong"/>
    <w:basedOn w:val="Absatz-Standardschriftart"/>
    <w:uiPriority w:val="22"/>
    <w:qFormat/>
    <w:rsid w:val="0007712A"/>
    <w:rPr>
      <w:b/>
      <w:bCs/>
    </w:rPr>
  </w:style>
  <w:style w:type="character" w:styleId="HTMLCode">
    <w:name w:val="HTML Code"/>
    <w:basedOn w:val="Absatz-Standardschriftart"/>
    <w:uiPriority w:val="99"/>
    <w:semiHidden/>
    <w:unhideWhenUsed/>
    <w:rsid w:val="0007712A"/>
    <w:rPr>
      <w:rFonts w:ascii="Courier New" w:eastAsia="Times New Roman" w:hAnsi="Courier New" w:cs="Courier New"/>
      <w:sz w:val="20"/>
      <w:szCs w:val="20"/>
    </w:rPr>
  </w:style>
  <w:style w:type="paragraph" w:styleId="Beschriftung">
    <w:name w:val="caption"/>
    <w:basedOn w:val="Standard"/>
    <w:next w:val="Standard"/>
    <w:uiPriority w:val="35"/>
    <w:unhideWhenUsed/>
    <w:qFormat/>
    <w:rsid w:val="00DD0BF4"/>
    <w:pPr>
      <w:spacing w:after="200" w:line="240" w:lineRule="auto"/>
    </w:pPr>
    <w:rPr>
      <w:i/>
      <w:iCs/>
      <w:color w:val="0E2841" w:themeColor="text2"/>
      <w:sz w:val="18"/>
      <w:szCs w:val="18"/>
    </w:rPr>
  </w:style>
  <w:style w:type="paragraph" w:styleId="Endnotentext">
    <w:name w:val="endnote text"/>
    <w:basedOn w:val="Standard"/>
    <w:link w:val="EndnotentextZchn"/>
    <w:uiPriority w:val="99"/>
    <w:semiHidden/>
    <w:unhideWhenUsed/>
    <w:rsid w:val="002B3FFD"/>
    <w:pPr>
      <w:spacing w:line="240" w:lineRule="auto"/>
    </w:pPr>
    <w:rPr>
      <w:sz w:val="20"/>
      <w:szCs w:val="20"/>
    </w:rPr>
  </w:style>
  <w:style w:type="character" w:customStyle="1" w:styleId="EndnotentextZchn">
    <w:name w:val="Endnotentext Zchn"/>
    <w:basedOn w:val="Absatz-Standardschriftart"/>
    <w:link w:val="Endnotentext"/>
    <w:uiPriority w:val="99"/>
    <w:semiHidden/>
    <w:rsid w:val="002B3FFD"/>
    <w:rPr>
      <w:rFonts w:ascii="Arial" w:hAnsi="Arial"/>
      <w:sz w:val="20"/>
      <w:szCs w:val="20"/>
    </w:rPr>
  </w:style>
  <w:style w:type="character" w:styleId="Endnotenzeichen">
    <w:name w:val="endnote reference"/>
    <w:basedOn w:val="Absatz-Standardschriftart"/>
    <w:uiPriority w:val="99"/>
    <w:semiHidden/>
    <w:unhideWhenUsed/>
    <w:rsid w:val="002B3FFD"/>
    <w:rPr>
      <w:vertAlign w:val="superscript"/>
    </w:rPr>
  </w:style>
  <w:style w:type="paragraph" w:styleId="Funotentext">
    <w:name w:val="footnote text"/>
    <w:basedOn w:val="Standard"/>
    <w:link w:val="FunotentextZchn"/>
    <w:uiPriority w:val="99"/>
    <w:semiHidden/>
    <w:unhideWhenUsed/>
    <w:rsid w:val="002B3FFD"/>
    <w:pPr>
      <w:spacing w:line="240" w:lineRule="auto"/>
    </w:pPr>
    <w:rPr>
      <w:sz w:val="20"/>
      <w:szCs w:val="20"/>
    </w:rPr>
  </w:style>
  <w:style w:type="character" w:customStyle="1" w:styleId="FunotentextZchn">
    <w:name w:val="Fußnotentext Zchn"/>
    <w:basedOn w:val="Absatz-Standardschriftart"/>
    <w:link w:val="Funotentext"/>
    <w:uiPriority w:val="99"/>
    <w:semiHidden/>
    <w:rsid w:val="002B3FFD"/>
    <w:rPr>
      <w:rFonts w:ascii="Arial" w:hAnsi="Arial"/>
      <w:sz w:val="20"/>
      <w:szCs w:val="20"/>
    </w:rPr>
  </w:style>
  <w:style w:type="character" w:styleId="Funotenzeichen">
    <w:name w:val="footnote reference"/>
    <w:basedOn w:val="Absatz-Standardschriftart"/>
    <w:uiPriority w:val="99"/>
    <w:semiHidden/>
    <w:unhideWhenUsed/>
    <w:rsid w:val="002B3FFD"/>
    <w:rPr>
      <w:vertAlign w:val="superscript"/>
    </w:rPr>
  </w:style>
  <w:style w:type="paragraph" w:styleId="Abbildungsverzeichnis">
    <w:name w:val="table of figures"/>
    <w:basedOn w:val="Standard"/>
    <w:next w:val="Standard"/>
    <w:uiPriority w:val="99"/>
    <w:unhideWhenUsed/>
    <w:rsid w:val="00A17E1F"/>
  </w:style>
  <w:style w:type="paragraph" w:styleId="Literaturverzeichnis">
    <w:name w:val="Bibliography"/>
    <w:basedOn w:val="Standard"/>
    <w:next w:val="Standard"/>
    <w:uiPriority w:val="37"/>
    <w:unhideWhenUsed/>
    <w:rsid w:val="00310E9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5971941">
      <w:bodyDiv w:val="1"/>
      <w:marLeft w:val="0"/>
      <w:marRight w:val="0"/>
      <w:marTop w:val="0"/>
      <w:marBottom w:val="0"/>
      <w:divBdr>
        <w:top w:val="none" w:sz="0" w:space="0" w:color="auto"/>
        <w:left w:val="none" w:sz="0" w:space="0" w:color="auto"/>
        <w:bottom w:val="none" w:sz="0" w:space="0" w:color="auto"/>
        <w:right w:val="none" w:sz="0" w:space="0" w:color="auto"/>
      </w:divBdr>
    </w:div>
    <w:div w:id="556472983">
      <w:bodyDiv w:val="1"/>
      <w:marLeft w:val="0"/>
      <w:marRight w:val="0"/>
      <w:marTop w:val="0"/>
      <w:marBottom w:val="0"/>
      <w:divBdr>
        <w:top w:val="none" w:sz="0" w:space="0" w:color="auto"/>
        <w:left w:val="none" w:sz="0" w:space="0" w:color="auto"/>
        <w:bottom w:val="none" w:sz="0" w:space="0" w:color="auto"/>
        <w:right w:val="none" w:sz="0" w:space="0" w:color="auto"/>
      </w:divBdr>
    </w:div>
    <w:div w:id="1986272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hyperlink" Target="https://fhnw365-my.sharepoint.com/personal/emil_blank_students_fhnw_ch/Documents/OneTimePad.docx" TargetMode="External"/><Relationship Id="rId10" Type="http://schemas.openxmlformats.org/officeDocument/2006/relationships/footnotes" Target="foot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4.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2992907A197144D38C5DE4CB748A91AE"/>
        <w:category>
          <w:name w:val="Allgemein"/>
          <w:gallery w:val="placeholder"/>
        </w:category>
        <w:types>
          <w:type w:val="bbPlcHdr"/>
        </w:types>
        <w:behaviors>
          <w:behavior w:val="content"/>
        </w:behaviors>
        <w:guid w:val="{FA03593D-727A-413B-9CBF-31360EFA4E98}"/>
      </w:docPartPr>
      <w:docPartBody>
        <w:p w:rsidR="00672339" w:rsidRDefault="0067207C" w:rsidP="0067207C">
          <w:pPr>
            <w:pStyle w:val="2992907A197144D38C5DE4CB748A91AE"/>
          </w:pPr>
          <w:r>
            <w:rPr>
              <w:rFonts w:asciiTheme="majorHAnsi" w:eastAsiaTheme="majorEastAsia" w:hAnsiTheme="majorHAnsi" w:cstheme="majorBidi"/>
              <w:caps/>
              <w:color w:val="156082" w:themeColor="accent1"/>
              <w:sz w:val="80"/>
              <w:szCs w:val="80"/>
              <w:lang w:val="de-DE"/>
            </w:rPr>
            <w:t>[Dokumenttitel]</w:t>
          </w:r>
        </w:p>
      </w:docPartBody>
    </w:docPart>
    <w:docPart>
      <w:docPartPr>
        <w:name w:val="3C3318543B3B47B6B3FDC5B8EA001969"/>
        <w:category>
          <w:name w:val="Allgemein"/>
          <w:gallery w:val="placeholder"/>
        </w:category>
        <w:types>
          <w:type w:val="bbPlcHdr"/>
        </w:types>
        <w:behaviors>
          <w:behavior w:val="content"/>
        </w:behaviors>
        <w:guid w:val="{20EE1C40-DCEB-4CCE-9517-45DB94A4A27B}"/>
      </w:docPartPr>
      <w:docPartBody>
        <w:p w:rsidR="00672339" w:rsidRDefault="0067207C" w:rsidP="0067207C">
          <w:pPr>
            <w:pStyle w:val="3C3318543B3B47B6B3FDC5B8EA001969"/>
          </w:pPr>
          <w:r>
            <w:rPr>
              <w:color w:val="156082" w:themeColor="accent1"/>
              <w:sz w:val="28"/>
              <w:szCs w:val="28"/>
              <w:lang w:val="de-DE"/>
            </w:rPr>
            <w:t>[Untertitel des Dokument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207C"/>
    <w:rsid w:val="001725E6"/>
    <w:rsid w:val="0067207C"/>
    <w:rsid w:val="00672339"/>
    <w:rsid w:val="00B00ABB"/>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de-CH" w:eastAsia="de-CH"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2992907A197144D38C5DE4CB748A91AE">
    <w:name w:val="2992907A197144D38C5DE4CB748A91AE"/>
    <w:rsid w:val="0067207C"/>
  </w:style>
  <w:style w:type="paragraph" w:customStyle="1" w:styleId="3C3318543B3B47B6B3FDC5B8EA001969">
    <w:name w:val="3C3318543B3B47B6B3FDC5B8EA001969"/>
    <w:rsid w:val="0067207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5-1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3D5BF3F4D85E7749BFDBE4A1356CDBB3" ma:contentTypeVersion="13" ma:contentTypeDescription="Create a new document." ma:contentTypeScope="" ma:versionID="5a7a5ab2f360e319954bf8bee6aefd1b">
  <xsd:schema xmlns:xsd="http://www.w3.org/2001/XMLSchema" xmlns:xs="http://www.w3.org/2001/XMLSchema" xmlns:p="http://schemas.microsoft.com/office/2006/metadata/properties" xmlns:ns3="d7d6e682-6cb7-44c7-9f41-fef7e11e11f2" xmlns:ns4="5e04b6f3-26a8-41d8-a6ab-e5e3574a301c" targetNamespace="http://schemas.microsoft.com/office/2006/metadata/properties" ma:root="true" ma:fieldsID="213b85b50274c563f9a837bc74d310ac" ns3:_="" ns4:_="">
    <xsd:import namespace="d7d6e682-6cb7-44c7-9f41-fef7e11e11f2"/>
    <xsd:import namespace="5e04b6f3-26a8-41d8-a6ab-e5e3574a301c"/>
    <xsd:element name="properties">
      <xsd:complexType>
        <xsd:sequence>
          <xsd:element name="documentManagement">
            <xsd:complexType>
              <xsd:all>
                <xsd:element ref="ns3:_activity" minOccurs="0"/>
                <xsd:element ref="ns4:SharedWithUsers" minOccurs="0"/>
                <xsd:element ref="ns4:SharedWithDetails" minOccurs="0"/>
                <xsd:element ref="ns4:SharingHintHash" minOccurs="0"/>
                <xsd:element ref="ns3:MediaServiceMetadata" minOccurs="0"/>
                <xsd:element ref="ns3:MediaServiceFastMetadata" minOccurs="0"/>
                <xsd:element ref="ns3:MediaServiceObjectDetectorVersions" minOccurs="0"/>
                <xsd:element ref="ns3:MediaServiceDateTaken" minOccurs="0"/>
                <xsd:element ref="ns3:MediaServiceSystemTags" minOccurs="0"/>
                <xsd:element ref="ns3:MediaServiceOCR" minOccurs="0"/>
                <xsd:element ref="ns3:MediaServiceGenerationTime" minOccurs="0"/>
                <xsd:element ref="ns3:MediaServiceEventHashCode"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7d6e682-6cb7-44c7-9f41-fef7e11e11f2" elementFormDefault="qualified">
    <xsd:import namespace="http://schemas.microsoft.com/office/2006/documentManagement/types"/>
    <xsd:import namespace="http://schemas.microsoft.com/office/infopath/2007/PartnerControls"/>
    <xsd:element name="_activity" ma:index="8" nillable="true" ma:displayName="_activity" ma:hidden="true" ma:internalName="_activity">
      <xsd:simpleType>
        <xsd:restriction base="dms:Note"/>
      </xsd:simpleType>
    </xsd:element>
    <xsd:element name="MediaServiceMetadata" ma:index="12" nillable="true" ma:displayName="MediaServiceMetadata" ma:hidden="true" ma:internalName="MediaServiceMetadata" ma:readOnly="true">
      <xsd:simpleType>
        <xsd:restriction base="dms:Note"/>
      </xsd:simpleType>
    </xsd:element>
    <xsd:element name="MediaServiceFastMetadata" ma:index="13" nillable="true" ma:displayName="MediaServiceFastMetadata" ma:hidden="true" ma:internalName="MediaServiceFastMetadata" ma:readOnly="true">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e04b6f3-26a8-41d8-a6ab-e5e3574a301c" elementFormDefault="qualified">
    <xsd:import namespace="http://schemas.microsoft.com/office/2006/documentManagement/types"/>
    <xsd:import namespace="http://schemas.microsoft.com/office/infopath/2007/PartnerControls"/>
    <xsd:element name="SharedWithUsers" ma:index="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0" nillable="true" ma:displayName="Shared With Details" ma:internalName="SharedWithDetails" ma:readOnly="true">
      <xsd:simpleType>
        <xsd:restriction base="dms:Note">
          <xsd:maxLength value="255"/>
        </xsd:restriction>
      </xsd:simpleType>
    </xsd:element>
    <xsd:element name="SharingHintHash" ma:index="1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_activity xmlns="d7d6e682-6cb7-44c7-9f41-fef7e11e11f2" xsi:nil="tru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EFC23F-CA8F-43D5-8D02-E283AAC14274}">
  <ds:schemaRefs>
    <ds:schemaRef ds:uri="http://schemas.openxmlformats.org/officeDocument/2006/bibliography"/>
  </ds:schemaRefs>
</ds:datastoreItem>
</file>

<file path=customXml/itemProps3.xml><?xml version="1.0" encoding="utf-8"?>
<ds:datastoreItem xmlns:ds="http://schemas.openxmlformats.org/officeDocument/2006/customXml" ds:itemID="{FA3A207F-6586-423C-BFD5-232C18B72D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7d6e682-6cb7-44c7-9f41-fef7e11e11f2"/>
    <ds:schemaRef ds:uri="5e04b6f3-26a8-41d8-a6ab-e5e3574a301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6E1BD63-9F1B-4FF4-9025-401BAA6402F1}">
  <ds:schemaRefs>
    <ds:schemaRef ds:uri="http://schemas.microsoft.com/sharepoint/v3/contenttype/forms"/>
  </ds:schemaRefs>
</ds:datastoreItem>
</file>

<file path=customXml/itemProps5.xml><?xml version="1.0" encoding="utf-8"?>
<ds:datastoreItem xmlns:ds="http://schemas.openxmlformats.org/officeDocument/2006/customXml" ds:itemID="{A164FF34-C959-473A-8F81-F86BC46FA2FA}">
  <ds:schemaRefs>
    <ds:schemaRef ds:uri="http://purl.org/dc/terms/"/>
    <ds:schemaRef ds:uri="http://schemas.openxmlformats.org/package/2006/metadata/core-properties"/>
    <ds:schemaRef ds:uri="http://schemas.microsoft.com/office/infopath/2007/PartnerControls"/>
    <ds:schemaRef ds:uri="http://schemas.microsoft.com/office/2006/documentManagement/types"/>
    <ds:schemaRef ds:uri="http://purl.org/dc/elements/1.1/"/>
    <ds:schemaRef ds:uri="http://schemas.microsoft.com/office/2006/metadata/properties"/>
    <ds:schemaRef ds:uri="d7d6e682-6cb7-44c7-9f41-fef7e11e11f2"/>
    <ds:schemaRef ds:uri="5e04b6f3-26a8-41d8-a6ab-e5e3574a301c"/>
    <ds:schemaRef ds:uri="http://www.w3.org/XML/1998/namespace"/>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1623</Words>
  <Characters>10226</Characters>
  <Application>Microsoft Office Word</Application>
  <DocSecurity>0</DocSecurity>
  <Lines>85</Lines>
  <Paragraphs>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ktarbeit        «Perfekte Kryptographie»</dc:title>
  <dc:subject>Programmierung 2</dc:subject>
  <dc:creator>Emil Blank (s)</dc:creator>
  <cp:keywords/>
  <dc:description/>
  <cp:lastModifiedBy>Emil Blank (s)</cp:lastModifiedBy>
  <cp:revision>2</cp:revision>
  <dcterms:created xsi:type="dcterms:W3CDTF">2024-05-15T19:00:00Z</dcterms:created>
  <dcterms:modified xsi:type="dcterms:W3CDTF">2024-05-15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D5BF3F4D85E7749BFDBE4A1356CDBB3</vt:lpwstr>
  </property>
  <property fmtid="{D5CDD505-2E9C-101B-9397-08002B2CF9AE}" pid="3" name="ZOTERO_PREF_1">
    <vt:lpwstr>&lt;data data-version="3" zotero-version="6.0.36"&gt;&lt;session id="q26VPsU5"/&gt;&lt;style id="http://www.zotero.org/styles/apa" locale="de-DE" hasBibliography="1" bibliographyStyleHasBeenSet="1"/&gt;&lt;prefs&gt;&lt;pref name="fieldType" value="Field"/&gt;&lt;/prefs&gt;&lt;/data&gt;</vt:lpwstr>
  </property>
</Properties>
</file>